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3ACBFCD" w14:textId="678A8C3C" w:rsidR="00141708" w:rsidRPr="00FC3DDE" w:rsidRDefault="00141708" w:rsidP="00141708">
      <w:pPr>
        <w:spacing w:after="0"/>
        <w:rPr>
          <w:rFonts w:asciiTheme="minorBidi" w:hAnsiTheme="minorBidi"/>
        </w:rPr>
      </w:pPr>
      <w:r w:rsidRPr="00FC3DDE">
        <w:rPr>
          <w:rFonts w:asciiTheme="minorBidi" w:hAnsiTheme="minorBidi"/>
        </w:rPr>
        <w:t>Nina Rogers</w:t>
      </w:r>
      <w:r w:rsidRPr="00FC3DDE">
        <w:rPr>
          <w:rFonts w:asciiTheme="minorBidi" w:hAnsiTheme="minorBidi"/>
          <w:vertAlign w:val="superscript"/>
        </w:rPr>
        <w:t>1</w:t>
      </w:r>
      <w:r w:rsidR="00CC5B52">
        <w:rPr>
          <w:rFonts w:asciiTheme="minorBidi" w:hAnsiTheme="minorBidi"/>
          <w:vertAlign w:val="superscript"/>
        </w:rPr>
        <w:t>*</w:t>
      </w:r>
      <w:r w:rsidRPr="00FC3DDE">
        <w:rPr>
          <w:rFonts w:asciiTheme="minorBidi" w:hAnsiTheme="minorBidi"/>
        </w:rPr>
        <w:t>, Vanessa Adams</w:t>
      </w:r>
      <w:r w:rsidRPr="00FC3DDE">
        <w:rPr>
          <w:rFonts w:asciiTheme="minorBidi" w:hAnsiTheme="minorBidi"/>
          <w:vertAlign w:val="superscript"/>
        </w:rPr>
        <w:t>1</w:t>
      </w:r>
      <w:r w:rsidRPr="00FC3DDE">
        <w:rPr>
          <w:rFonts w:asciiTheme="minorBidi" w:hAnsiTheme="minorBidi"/>
        </w:rPr>
        <w:t>, Jason Byrne</w:t>
      </w:r>
      <w:r w:rsidRPr="00FC3DDE">
        <w:rPr>
          <w:rFonts w:asciiTheme="minorBidi" w:hAnsiTheme="minorBidi"/>
          <w:vertAlign w:val="superscript"/>
        </w:rPr>
        <w:t>1</w:t>
      </w:r>
      <w:r w:rsidRPr="00FC3DDE">
        <w:rPr>
          <w:rFonts w:asciiTheme="minorBidi" w:hAnsiTheme="minorBidi"/>
        </w:rPr>
        <w:t>,</w:t>
      </w:r>
    </w:p>
    <w:p w14:paraId="6546E2CD" w14:textId="77777777" w:rsidR="00141708" w:rsidRPr="00FC3DDE" w:rsidRDefault="00141708" w:rsidP="00141708">
      <w:pPr>
        <w:spacing w:after="0"/>
        <w:rPr>
          <w:rFonts w:asciiTheme="minorBidi" w:hAnsiTheme="minorBidi"/>
        </w:rPr>
      </w:pPr>
      <w:r w:rsidRPr="00FC3DDE">
        <w:rPr>
          <w:rFonts w:asciiTheme="minorBidi" w:hAnsiTheme="minorBidi"/>
        </w:rPr>
        <w:t>School of Geography, Planning, and Spatial Sciences (GPSS), University of Tasmania</w:t>
      </w:r>
      <w:r w:rsidRPr="00FC3DDE">
        <w:rPr>
          <w:rFonts w:asciiTheme="minorBidi" w:hAnsiTheme="minorBidi"/>
          <w:vertAlign w:val="superscript"/>
        </w:rPr>
        <w:t>1</w:t>
      </w:r>
      <w:r w:rsidRPr="00FC3DDE">
        <w:rPr>
          <w:rFonts w:asciiTheme="minorBidi" w:hAnsiTheme="minorBidi"/>
        </w:rPr>
        <w:t xml:space="preserve"> </w:t>
      </w:r>
    </w:p>
    <w:p w14:paraId="446DA12F" w14:textId="7DC6E2C8" w:rsidR="006108D2" w:rsidRPr="00FC3DDE" w:rsidRDefault="00CC5B52" w:rsidP="00CC5B52">
      <w:pPr>
        <w:spacing w:after="0"/>
        <w:rPr>
          <w:rFonts w:asciiTheme="minorBidi" w:hAnsiTheme="minorBidi"/>
        </w:rPr>
      </w:pPr>
      <w:r>
        <w:rPr>
          <w:rFonts w:asciiTheme="minorBidi" w:hAnsiTheme="minorBidi"/>
        </w:rPr>
        <w:t>*</w:t>
      </w:r>
      <w:r w:rsidR="00141708" w:rsidRPr="00FC3DDE">
        <w:rPr>
          <w:rFonts w:asciiTheme="minorBidi" w:hAnsiTheme="minorBidi"/>
        </w:rPr>
        <w:t>Presenter (in person)</w:t>
      </w:r>
    </w:p>
    <w:p w14:paraId="7CCBC7A5" w14:textId="77777777" w:rsidR="00FC3DDE" w:rsidRPr="00FC3DDE" w:rsidRDefault="00FC3DDE" w:rsidP="00FC3DDE">
      <w:pPr>
        <w:spacing w:after="0"/>
        <w:rPr>
          <w:rFonts w:asciiTheme="minorBidi" w:hAnsiTheme="minorBidi"/>
        </w:rPr>
      </w:pPr>
    </w:p>
    <w:tbl>
      <w:tblPr>
        <w:tblStyle w:val="TableGrid"/>
        <w:tblW w:w="8640" w:type="dxa"/>
        <w:tblInd w:w="108" w:type="dxa"/>
        <w:tblLayout w:type="fixed"/>
        <w:tblLook w:val="01E0" w:firstRow="1" w:lastRow="1" w:firstColumn="1" w:lastColumn="1" w:noHBand="0" w:noVBand="0"/>
      </w:tblPr>
      <w:tblGrid>
        <w:gridCol w:w="8640"/>
      </w:tblGrid>
      <w:tr w:rsidR="006108D2" w:rsidRPr="006108D2" w14:paraId="031C3D9E" w14:textId="77777777" w:rsidTr="006108D2"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700067E" w14:textId="77777777" w:rsidR="00B4405C" w:rsidRPr="00B4405C" w:rsidRDefault="00B4405C" w:rsidP="006108D2">
            <w:pPr>
              <w:spacing w:before="120" w:after="120"/>
              <w:rPr>
                <w:rFonts w:asciiTheme="minorBidi" w:hAnsiTheme="minorBidi"/>
                <w:i/>
                <w:iCs/>
              </w:rPr>
            </w:pPr>
            <w:r w:rsidRPr="00B4405C">
              <w:rPr>
                <w:rFonts w:asciiTheme="minorBidi" w:hAnsiTheme="minorBidi"/>
                <w:i/>
                <w:iCs/>
              </w:rPr>
              <w:t>Paper</w:t>
            </w:r>
          </w:p>
          <w:p w14:paraId="3A1CEF7C" w14:textId="1AFE4093" w:rsidR="006108D2" w:rsidRPr="006108D2" w:rsidRDefault="00023567" w:rsidP="006108D2">
            <w:pPr>
              <w:spacing w:before="120" w:after="120"/>
              <w:rPr>
                <w:rFonts w:asciiTheme="minorBidi" w:hAnsiTheme="minorBidi"/>
                <w:b/>
                <w:bCs/>
              </w:rPr>
            </w:pPr>
            <w:r w:rsidRPr="008B4025">
              <w:rPr>
                <w:rFonts w:asciiTheme="minorBidi" w:hAnsiTheme="minorBidi"/>
                <w:b/>
                <w:bCs/>
              </w:rPr>
              <w:t xml:space="preserve">Moving beyond the plan: </w:t>
            </w:r>
            <w:r w:rsidR="006108D2" w:rsidRPr="008B4025">
              <w:rPr>
                <w:rFonts w:asciiTheme="minorBidi" w:hAnsiTheme="minorBidi"/>
                <w:b/>
                <w:bCs/>
              </w:rPr>
              <w:t xml:space="preserve">Exploring </w:t>
            </w:r>
            <w:r w:rsidR="009C642D" w:rsidRPr="008B4025">
              <w:rPr>
                <w:rFonts w:asciiTheme="minorBidi" w:hAnsiTheme="minorBidi"/>
                <w:b/>
                <w:bCs/>
              </w:rPr>
              <w:t xml:space="preserve">the opportunities to accelerate the implementation of </w:t>
            </w:r>
            <w:r w:rsidR="00702350" w:rsidRPr="008B4025">
              <w:rPr>
                <w:rFonts w:asciiTheme="minorBidi" w:hAnsiTheme="minorBidi"/>
                <w:b/>
                <w:bCs/>
              </w:rPr>
              <w:t>municipal cl</w:t>
            </w:r>
            <w:r w:rsidR="006108D2" w:rsidRPr="008B4025">
              <w:rPr>
                <w:rFonts w:asciiTheme="minorBidi" w:hAnsiTheme="minorBidi"/>
                <w:b/>
                <w:bCs/>
              </w:rPr>
              <w:t>imate change adaptation</w:t>
            </w:r>
            <w:r w:rsidR="00702350" w:rsidRPr="008B4025">
              <w:rPr>
                <w:rFonts w:asciiTheme="minorBidi" w:hAnsiTheme="minorBidi"/>
                <w:b/>
                <w:bCs/>
              </w:rPr>
              <w:t xml:space="preserve"> policies and plans</w:t>
            </w:r>
            <w:r w:rsidRPr="008B4025">
              <w:rPr>
                <w:rFonts w:asciiTheme="minorBidi" w:hAnsiTheme="minorBidi"/>
                <w:b/>
                <w:bCs/>
              </w:rPr>
              <w:t>.</w:t>
            </w:r>
          </w:p>
        </w:tc>
      </w:tr>
      <w:tr w:rsidR="006108D2" w:rsidRPr="006108D2" w14:paraId="4B9F7886" w14:textId="77777777" w:rsidTr="006108D2">
        <w:trPr>
          <w:trHeight w:val="3124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4F188E" w14:textId="77777777" w:rsidR="006108D2" w:rsidRPr="006108D2" w:rsidRDefault="006108D2" w:rsidP="006D4738">
            <w:pPr>
              <w:spacing w:before="120" w:after="120" w:line="259" w:lineRule="auto"/>
              <w:rPr>
                <w:rFonts w:asciiTheme="minorBidi" w:hAnsiTheme="minorBidi"/>
                <w:b/>
                <w:bCs/>
                <w:lang w:val="en-CA"/>
              </w:rPr>
            </w:pPr>
            <w:r w:rsidRPr="006108D2">
              <w:rPr>
                <w:rFonts w:asciiTheme="minorBidi" w:hAnsiTheme="minorBidi"/>
                <w:b/>
                <w:bCs/>
                <w:lang w:val="en-CA"/>
              </w:rPr>
              <w:t>Introduction</w:t>
            </w:r>
          </w:p>
          <w:p w14:paraId="50FF2D94" w14:textId="6C55C54C" w:rsidR="00710AB6" w:rsidRPr="008B4025" w:rsidRDefault="003B4497" w:rsidP="005F7A18">
            <w:pPr>
              <w:rPr>
                <w:rFonts w:asciiTheme="minorBidi" w:hAnsiTheme="minorBidi"/>
              </w:rPr>
            </w:pPr>
            <w:r w:rsidRPr="003B4497">
              <w:rPr>
                <w:rFonts w:asciiTheme="minorBidi" w:hAnsiTheme="minorBidi"/>
              </w:rPr>
              <w:t xml:space="preserve">For </w:t>
            </w:r>
            <w:r w:rsidR="00EF2DD3" w:rsidRPr="008B4025">
              <w:rPr>
                <w:rFonts w:asciiTheme="minorBidi" w:hAnsiTheme="minorBidi"/>
              </w:rPr>
              <w:t xml:space="preserve">local governments (e.g., </w:t>
            </w:r>
            <w:r w:rsidRPr="003B4497">
              <w:rPr>
                <w:rFonts w:asciiTheme="minorBidi" w:hAnsiTheme="minorBidi"/>
              </w:rPr>
              <w:t>municipal councils</w:t>
            </w:r>
            <w:r w:rsidR="00EF2DD3" w:rsidRPr="008B4025">
              <w:rPr>
                <w:rFonts w:asciiTheme="minorBidi" w:hAnsiTheme="minorBidi"/>
              </w:rPr>
              <w:t xml:space="preserve">) </w:t>
            </w:r>
            <w:r w:rsidRPr="003B4497">
              <w:rPr>
                <w:rFonts w:asciiTheme="minorBidi" w:hAnsiTheme="minorBidi"/>
              </w:rPr>
              <w:t>across the globe, the need to understand and</w:t>
            </w:r>
            <w:r w:rsidRPr="008B4025">
              <w:rPr>
                <w:rFonts w:asciiTheme="minorBidi" w:hAnsiTheme="minorBidi"/>
              </w:rPr>
              <w:t xml:space="preserve"> </w:t>
            </w:r>
            <w:r w:rsidRPr="003B4497">
              <w:rPr>
                <w:rFonts w:asciiTheme="minorBidi" w:hAnsiTheme="minorBidi"/>
              </w:rPr>
              <w:t>manage climate risk through adaptation planning and implementation</w:t>
            </w:r>
            <w:r w:rsidRPr="008B4025">
              <w:rPr>
                <w:rFonts w:asciiTheme="minorBidi" w:hAnsiTheme="minorBidi"/>
              </w:rPr>
              <w:t xml:space="preserve"> </w:t>
            </w:r>
            <w:r w:rsidRPr="003B4497">
              <w:rPr>
                <w:rFonts w:asciiTheme="minorBidi" w:hAnsiTheme="minorBidi"/>
              </w:rPr>
              <w:t xml:space="preserve">is an escalating and urgent challenge </w:t>
            </w:r>
            <w:r w:rsidRPr="008B4025">
              <w:rPr>
                <w:rFonts w:asciiTheme="minorBidi" w:hAnsiTheme="minorBidi"/>
              </w:rPr>
              <w:fldChar w:fldCharType="begin"/>
            </w:r>
            <w:r w:rsidRPr="008B4025">
              <w:rPr>
                <w:rFonts w:asciiTheme="minorBidi" w:hAnsiTheme="minorBidi"/>
              </w:rPr>
              <w:instrText xml:space="preserve"> ADDIN EN.CITE &lt;EndNote&gt;&lt;Cite&gt;&lt;Author&gt;Slater&lt;/Author&gt;&lt;Year&gt;2023&lt;/Year&gt;&lt;RecNum&gt;3663&lt;/RecNum&gt;&lt;DisplayText&gt;(Slater and Robinson, 2023)&lt;/DisplayText&gt;&lt;record&gt;&lt;rec-number&gt;3663&lt;/rec-number&gt;&lt;foreign-keys&gt;&lt;key app="EN" db-id="f0zrd5zebvrdxge00z5vv0w1zp0awaae9r2z" timestamp="1676359350"&gt;3663&lt;/key&gt;&lt;/foreign-keys&gt;&lt;ref-type name="Journal Article"&gt;17&lt;/ref-type&gt;&lt;contributors&gt;&lt;authors&gt;&lt;author&gt;Slater, Kimberley R.&lt;/author&gt;&lt;author&gt;Robinson, John B.&lt;/author&gt;&lt;/authors&gt;&lt;/contributors&gt;&lt;titles&gt;&lt;title&gt;Transformational climate actions by cities&lt;/title&gt;&lt;secondary-title&gt;Buildings and Cities&lt;/secondary-title&gt;&lt;/titles&gt;&lt;periodical&gt;&lt;full-title&gt;Buildings and Cities&lt;/full-title&gt;&lt;/periodical&gt;&lt;pages&gt;74-82&lt;/pages&gt;&lt;volume&gt;4&lt;/volume&gt;&lt;number&gt;1&lt;/number&gt;&lt;dates&gt;&lt;year&gt;2023&lt;/year&gt;&lt;/dates&gt;&lt;publisher&gt;Ubiquity Press, Ltd.&lt;/publisher&gt;&lt;isbn&gt;2632-6655&lt;/isbn&gt;&lt;urls&gt;&lt;related-urls&gt;&lt;url&gt;https://dx.doi.org/10.5334/bc.285&lt;/url&gt;&lt;/related-urls&gt;&lt;/urls&gt;&lt;electronic-resource-num&gt;10.5334/bc.285&lt;/electronic-resource-num&gt;&lt;/record&gt;&lt;/Cite&gt;&lt;/EndNote&gt;</w:instrText>
            </w:r>
            <w:r w:rsidRPr="008B4025">
              <w:rPr>
                <w:rFonts w:asciiTheme="minorBidi" w:hAnsiTheme="minorBidi"/>
              </w:rPr>
              <w:fldChar w:fldCharType="separate"/>
            </w:r>
            <w:r w:rsidRPr="008B4025">
              <w:rPr>
                <w:rFonts w:asciiTheme="minorBidi" w:hAnsiTheme="minorBidi"/>
                <w:noProof/>
              </w:rPr>
              <w:t>(Slater and Robinson, 2023)</w:t>
            </w:r>
            <w:r w:rsidRPr="008B4025">
              <w:rPr>
                <w:rFonts w:asciiTheme="minorBidi" w:hAnsiTheme="minorBidi"/>
              </w:rPr>
              <w:fldChar w:fldCharType="end"/>
            </w:r>
            <w:r w:rsidRPr="003B4497">
              <w:rPr>
                <w:rFonts w:asciiTheme="minorBidi" w:hAnsiTheme="minorBidi"/>
              </w:rPr>
              <w:t>. In</w:t>
            </w:r>
            <w:r w:rsidR="00710AB6" w:rsidRPr="008B4025">
              <w:rPr>
                <w:rFonts w:asciiTheme="minorBidi" w:hAnsiTheme="minorBidi"/>
              </w:rPr>
              <w:t xml:space="preserve"> </w:t>
            </w:r>
            <w:r w:rsidRPr="003B4497">
              <w:rPr>
                <w:rFonts w:asciiTheme="minorBidi" w:hAnsiTheme="minorBidi"/>
              </w:rPr>
              <w:t>response, innumerable municipal climate change adaptation policies,</w:t>
            </w:r>
            <w:r w:rsidR="00710AB6" w:rsidRPr="008B4025">
              <w:rPr>
                <w:rFonts w:asciiTheme="minorBidi" w:hAnsiTheme="minorBidi"/>
              </w:rPr>
              <w:t xml:space="preserve"> </w:t>
            </w:r>
            <w:r w:rsidRPr="003B4497">
              <w:rPr>
                <w:rFonts w:asciiTheme="minorBidi" w:hAnsiTheme="minorBidi"/>
              </w:rPr>
              <w:t>strategies</w:t>
            </w:r>
            <w:r w:rsidR="00710AB6" w:rsidRPr="008B4025">
              <w:rPr>
                <w:rFonts w:asciiTheme="minorBidi" w:hAnsiTheme="minorBidi"/>
              </w:rPr>
              <w:t>,</w:t>
            </w:r>
            <w:r w:rsidRPr="003B4497">
              <w:rPr>
                <w:rFonts w:asciiTheme="minorBidi" w:hAnsiTheme="minorBidi"/>
              </w:rPr>
              <w:t xml:space="preserve"> and plans have been </w:t>
            </w:r>
            <w:r w:rsidR="00710AB6" w:rsidRPr="001B36A2">
              <w:rPr>
                <w:rFonts w:asciiTheme="minorBidi" w:hAnsiTheme="minorBidi"/>
              </w:rPr>
              <w:t>developed</w:t>
            </w:r>
            <w:r w:rsidR="00710AB6" w:rsidRPr="008B4025">
              <w:rPr>
                <w:rFonts w:asciiTheme="minorBidi" w:hAnsiTheme="minorBidi"/>
              </w:rPr>
              <w:t xml:space="preserve"> </w:t>
            </w:r>
            <w:r w:rsidR="00710AB6" w:rsidRPr="008B4025">
              <w:rPr>
                <w:rFonts w:asciiTheme="minorBidi" w:hAnsiTheme="minorBidi"/>
              </w:rPr>
              <w:fldChar w:fldCharType="begin">
                <w:fldData xml:space="preserve">PEVuZE5vdGU+PENpdGU+PEF1dGhvcj5BZ3VpYXI8L0F1dGhvcj48WWVhcj4yMDE4PC9ZZWFyPjxS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</w:fldData>
              </w:fldChar>
            </w:r>
            <w:r w:rsidR="00710AB6" w:rsidRPr="008B4025">
              <w:rPr>
                <w:rFonts w:asciiTheme="minorBidi" w:hAnsiTheme="minorBidi"/>
              </w:rPr>
              <w:instrText xml:space="preserve"> ADDIN EN.CITE </w:instrText>
            </w:r>
            <w:r w:rsidR="00710AB6" w:rsidRPr="008B4025">
              <w:rPr>
                <w:rFonts w:asciiTheme="minorBidi" w:hAnsiTheme="minorBidi"/>
              </w:rPr>
              <w:fldChar w:fldCharType="begin">
                <w:fldData xml:space="preserve">PEVuZE5vdGU+PENpdGU+PEF1dGhvcj5BZ3VpYXI8L0F1dGhvcj48WWVhcj4yMDE4PC9ZZWFyPjxS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</w:fldData>
              </w:fldChar>
            </w:r>
            <w:r w:rsidR="00710AB6" w:rsidRPr="008B4025">
              <w:rPr>
                <w:rFonts w:asciiTheme="minorBidi" w:hAnsiTheme="minorBidi"/>
              </w:rPr>
              <w:instrText xml:space="preserve"> ADDIN EN.CITE.DATA </w:instrText>
            </w:r>
            <w:r w:rsidR="00710AB6" w:rsidRPr="008B4025">
              <w:rPr>
                <w:rFonts w:asciiTheme="minorBidi" w:hAnsiTheme="minorBidi"/>
              </w:rPr>
            </w:r>
            <w:r w:rsidR="00710AB6" w:rsidRPr="008B4025">
              <w:rPr>
                <w:rFonts w:asciiTheme="minorBidi" w:hAnsiTheme="minorBidi"/>
              </w:rPr>
              <w:fldChar w:fldCharType="end"/>
            </w:r>
            <w:r w:rsidR="00710AB6" w:rsidRPr="008B4025">
              <w:rPr>
                <w:rFonts w:asciiTheme="minorBidi" w:hAnsiTheme="minorBidi"/>
              </w:rPr>
            </w:r>
            <w:r w:rsidR="00710AB6" w:rsidRPr="008B4025">
              <w:rPr>
                <w:rFonts w:asciiTheme="minorBidi" w:hAnsiTheme="minorBidi"/>
              </w:rPr>
              <w:fldChar w:fldCharType="separate"/>
            </w:r>
            <w:r w:rsidR="00710AB6" w:rsidRPr="008B4025">
              <w:rPr>
                <w:rFonts w:asciiTheme="minorBidi" w:hAnsiTheme="minorBidi"/>
                <w:noProof/>
              </w:rPr>
              <w:t>(Aguiar et al., 2018, Reckien et al., 2018)</w:t>
            </w:r>
            <w:r w:rsidR="00710AB6" w:rsidRPr="008B4025">
              <w:rPr>
                <w:rFonts w:asciiTheme="minorBidi" w:hAnsiTheme="minorBidi"/>
              </w:rPr>
              <w:fldChar w:fldCharType="end"/>
            </w:r>
            <w:r w:rsidR="009C2938" w:rsidRPr="008B4025">
              <w:rPr>
                <w:rFonts w:asciiTheme="minorBidi" w:hAnsiTheme="minorBidi"/>
              </w:rPr>
              <w:t xml:space="preserve">. </w:t>
            </w:r>
            <w:r w:rsidR="009C2938" w:rsidRPr="003B4497">
              <w:rPr>
                <w:rFonts w:asciiTheme="minorBidi" w:hAnsiTheme="minorBidi"/>
              </w:rPr>
              <w:t>Yet, fewer</w:t>
            </w:r>
            <w:r w:rsidR="009C2938" w:rsidRPr="008B4025">
              <w:rPr>
                <w:rFonts w:asciiTheme="minorBidi" w:hAnsiTheme="minorBidi"/>
              </w:rPr>
              <w:t xml:space="preserve"> </w:t>
            </w:r>
            <w:r w:rsidR="009C2938" w:rsidRPr="003B4497">
              <w:rPr>
                <w:rFonts w:asciiTheme="minorBidi" w:hAnsiTheme="minorBidi"/>
              </w:rPr>
              <w:t>have been comprehensively implemented, presenting a</w:t>
            </w:r>
            <w:r w:rsidR="0068271B">
              <w:rPr>
                <w:rFonts w:asciiTheme="minorBidi" w:hAnsiTheme="minorBidi"/>
              </w:rPr>
              <w:t>n adaptation</w:t>
            </w:r>
            <w:r w:rsidR="009C2938" w:rsidRPr="003B4497">
              <w:rPr>
                <w:rFonts w:asciiTheme="minorBidi" w:hAnsiTheme="minorBidi"/>
              </w:rPr>
              <w:t xml:space="preserve"> planning</w:t>
            </w:r>
            <w:r w:rsidR="005F7A18" w:rsidRPr="008B4025">
              <w:rPr>
                <w:rFonts w:asciiTheme="minorBidi" w:hAnsiTheme="minorBidi"/>
              </w:rPr>
              <w:t>-</w:t>
            </w:r>
            <w:r w:rsidR="009C2938" w:rsidRPr="003B4497">
              <w:rPr>
                <w:rFonts w:asciiTheme="minorBidi" w:hAnsiTheme="minorBidi"/>
              </w:rPr>
              <w:t>to-</w:t>
            </w:r>
            <w:r w:rsidR="009C2938" w:rsidRPr="008B4025">
              <w:rPr>
                <w:rFonts w:asciiTheme="minorBidi" w:hAnsiTheme="minorBidi"/>
              </w:rPr>
              <w:t>implementation gap.</w:t>
            </w:r>
            <w:r w:rsidR="005F7A18" w:rsidRPr="008B4025">
              <w:rPr>
                <w:rFonts w:asciiTheme="minorBidi" w:hAnsiTheme="minorBidi"/>
              </w:rPr>
              <w:t xml:space="preserve"> </w:t>
            </w:r>
            <w:r w:rsidR="00710AB6" w:rsidRPr="001B36A2">
              <w:rPr>
                <w:rFonts w:asciiTheme="minorBidi" w:hAnsiTheme="minorBidi"/>
              </w:rPr>
              <w:t xml:space="preserve">Contributing factors and the </w:t>
            </w:r>
            <w:r w:rsidR="005F7A18" w:rsidRPr="008B4025">
              <w:rPr>
                <w:rFonts w:asciiTheme="minorBidi" w:hAnsiTheme="minorBidi"/>
              </w:rPr>
              <w:t>o</w:t>
            </w:r>
            <w:r w:rsidR="00710AB6" w:rsidRPr="001B36A2">
              <w:rPr>
                <w:rFonts w:asciiTheme="minorBidi" w:hAnsiTheme="minorBidi"/>
              </w:rPr>
              <w:t>pportunities to overcome</w:t>
            </w:r>
            <w:r w:rsidR="00710AB6" w:rsidRPr="008B4025">
              <w:rPr>
                <w:rFonts w:asciiTheme="minorBidi" w:hAnsiTheme="minorBidi"/>
              </w:rPr>
              <w:t xml:space="preserve"> </w:t>
            </w:r>
            <w:r w:rsidR="00710AB6" w:rsidRPr="001B36A2">
              <w:rPr>
                <w:rFonts w:asciiTheme="minorBidi" w:hAnsiTheme="minorBidi"/>
              </w:rPr>
              <w:t xml:space="preserve">key </w:t>
            </w:r>
            <w:r w:rsidR="00E806A8" w:rsidRPr="008B4025">
              <w:rPr>
                <w:rFonts w:asciiTheme="minorBidi" w:hAnsiTheme="minorBidi"/>
              </w:rPr>
              <w:t xml:space="preserve">implementation </w:t>
            </w:r>
            <w:r w:rsidR="00710AB6" w:rsidRPr="001B36A2">
              <w:rPr>
                <w:rFonts w:asciiTheme="minorBidi" w:hAnsiTheme="minorBidi"/>
              </w:rPr>
              <w:t>constraints remain underexplored.</w:t>
            </w:r>
          </w:p>
          <w:p w14:paraId="492217EC" w14:textId="77777777" w:rsidR="001D467E" w:rsidRPr="008B4025" w:rsidRDefault="001D467E" w:rsidP="006108D2">
            <w:pPr>
              <w:spacing w:after="120" w:line="259" w:lineRule="auto"/>
              <w:rPr>
                <w:rFonts w:asciiTheme="minorBidi" w:hAnsiTheme="minorBidi"/>
                <w:b/>
                <w:bCs/>
                <w:lang w:val="en-CA"/>
              </w:rPr>
            </w:pPr>
          </w:p>
          <w:p w14:paraId="782428D0" w14:textId="74E67BA3" w:rsidR="006108D2" w:rsidRPr="006108D2" w:rsidRDefault="006108D2" w:rsidP="00BE0F49">
            <w:pPr>
              <w:spacing w:before="120" w:after="120" w:line="259" w:lineRule="auto"/>
              <w:rPr>
                <w:rFonts w:asciiTheme="minorBidi" w:hAnsiTheme="minorBidi"/>
                <w:b/>
                <w:bCs/>
                <w:lang w:val="en-CA"/>
              </w:rPr>
            </w:pPr>
            <w:r w:rsidRPr="006108D2">
              <w:rPr>
                <w:rFonts w:asciiTheme="minorBidi" w:hAnsiTheme="minorBidi"/>
                <w:b/>
                <w:bCs/>
                <w:lang w:val="en-CA"/>
              </w:rPr>
              <w:t>Objectives</w:t>
            </w:r>
          </w:p>
          <w:p w14:paraId="0188ACDD" w14:textId="46A74B7E" w:rsidR="00C3714A" w:rsidRPr="008B4025" w:rsidRDefault="003F4CD9" w:rsidP="00C635A2">
            <w:pPr>
              <w:rPr>
                <w:rFonts w:asciiTheme="minorBidi" w:hAnsiTheme="minorBidi"/>
              </w:rPr>
            </w:pPr>
            <w:r>
              <w:rPr>
                <w:rFonts w:asciiTheme="minorBidi" w:hAnsiTheme="minorBidi"/>
              </w:rPr>
              <w:t>Here</w:t>
            </w:r>
            <w:r w:rsidR="00536DC3" w:rsidRPr="00536DC3">
              <w:rPr>
                <w:rFonts w:asciiTheme="minorBidi" w:hAnsiTheme="minorBidi"/>
              </w:rPr>
              <w:t xml:space="preserve"> we present empirical research from four Australian municipal councils on their experience of</w:t>
            </w:r>
            <w:r w:rsidR="00536DC3" w:rsidRPr="008B4025">
              <w:rPr>
                <w:rFonts w:asciiTheme="minorBidi" w:hAnsiTheme="minorBidi"/>
              </w:rPr>
              <w:t xml:space="preserve"> </w:t>
            </w:r>
            <w:r w:rsidR="00536DC3" w:rsidRPr="00536DC3">
              <w:rPr>
                <w:rFonts w:asciiTheme="minorBidi" w:hAnsiTheme="minorBidi"/>
              </w:rPr>
              <w:t>moving from climate adaptation planning to implementation. We</w:t>
            </w:r>
            <w:r w:rsidR="00536DC3" w:rsidRPr="008B4025">
              <w:rPr>
                <w:rFonts w:asciiTheme="minorBidi" w:hAnsiTheme="minorBidi"/>
              </w:rPr>
              <w:t xml:space="preserve"> </w:t>
            </w:r>
            <w:r w:rsidR="00536DC3" w:rsidRPr="00536DC3">
              <w:rPr>
                <w:rFonts w:asciiTheme="minorBidi" w:hAnsiTheme="minorBidi"/>
              </w:rPr>
              <w:t>examine the circumstances that give rise to an adaptation planning</w:t>
            </w:r>
            <w:r w:rsidR="00536DC3" w:rsidRPr="008B4025">
              <w:rPr>
                <w:rFonts w:asciiTheme="minorBidi" w:hAnsiTheme="minorBidi"/>
              </w:rPr>
              <w:t>-</w:t>
            </w:r>
            <w:r w:rsidR="00536DC3" w:rsidRPr="00536DC3">
              <w:rPr>
                <w:rFonts w:asciiTheme="minorBidi" w:hAnsiTheme="minorBidi"/>
              </w:rPr>
              <w:t>to-implementation gap in these municipal councils, and we identify</w:t>
            </w:r>
            <w:r w:rsidR="00D71347" w:rsidRPr="008B4025">
              <w:rPr>
                <w:rFonts w:asciiTheme="minorBidi" w:hAnsiTheme="minorBidi"/>
              </w:rPr>
              <w:t xml:space="preserve"> </w:t>
            </w:r>
            <w:r w:rsidR="00536DC3" w:rsidRPr="00536DC3">
              <w:rPr>
                <w:rFonts w:asciiTheme="minorBidi" w:hAnsiTheme="minorBidi"/>
              </w:rPr>
              <w:t xml:space="preserve">key opportunities to work through </w:t>
            </w:r>
            <w:r w:rsidR="00981E3B">
              <w:rPr>
                <w:rFonts w:asciiTheme="minorBidi" w:hAnsiTheme="minorBidi"/>
              </w:rPr>
              <w:t xml:space="preserve">the </w:t>
            </w:r>
            <w:r w:rsidR="00536DC3" w:rsidRPr="00536DC3">
              <w:rPr>
                <w:rFonts w:asciiTheme="minorBidi" w:hAnsiTheme="minorBidi"/>
              </w:rPr>
              <w:t>identified barriers to implementation.</w:t>
            </w:r>
            <w:r w:rsidR="00C635A2" w:rsidRPr="008B4025">
              <w:rPr>
                <w:rFonts w:asciiTheme="minorBidi" w:hAnsiTheme="minorBidi"/>
              </w:rPr>
              <w:t xml:space="preserve"> </w:t>
            </w:r>
            <w:r w:rsidR="00536DC3" w:rsidRPr="00536DC3">
              <w:rPr>
                <w:rFonts w:asciiTheme="minorBidi" w:hAnsiTheme="minorBidi"/>
              </w:rPr>
              <w:t xml:space="preserve">In doing so, we provide </w:t>
            </w:r>
            <w:r w:rsidR="00F05A1F" w:rsidRPr="008B4025">
              <w:rPr>
                <w:rFonts w:asciiTheme="minorBidi" w:hAnsiTheme="minorBidi"/>
              </w:rPr>
              <w:t>much needed</w:t>
            </w:r>
            <w:r w:rsidR="00C635A2" w:rsidRPr="008B4025">
              <w:rPr>
                <w:rFonts w:asciiTheme="minorBidi" w:hAnsiTheme="minorBidi"/>
              </w:rPr>
              <w:t xml:space="preserve"> </w:t>
            </w:r>
            <w:r w:rsidR="00536DC3" w:rsidRPr="00536DC3">
              <w:rPr>
                <w:rFonts w:asciiTheme="minorBidi" w:hAnsiTheme="minorBidi"/>
              </w:rPr>
              <w:t>insight into municipal climate adaptation governance and the inner</w:t>
            </w:r>
            <w:r w:rsidR="00F05A1F" w:rsidRPr="008B4025">
              <w:rPr>
                <w:rFonts w:asciiTheme="minorBidi" w:hAnsiTheme="minorBidi"/>
              </w:rPr>
              <w:t xml:space="preserve"> </w:t>
            </w:r>
            <w:r w:rsidR="00536DC3" w:rsidRPr="00536DC3">
              <w:rPr>
                <w:rFonts w:asciiTheme="minorBidi" w:hAnsiTheme="minorBidi"/>
              </w:rPr>
              <w:t>workings of local government that support or obstruct municipal adaptation efforts.</w:t>
            </w:r>
            <w:r w:rsidR="00C635A2" w:rsidRPr="008B4025">
              <w:rPr>
                <w:rFonts w:asciiTheme="minorBidi" w:hAnsiTheme="minorBidi"/>
              </w:rPr>
              <w:t xml:space="preserve"> </w:t>
            </w:r>
            <w:r w:rsidR="00536DC3" w:rsidRPr="00536DC3">
              <w:rPr>
                <w:rFonts w:asciiTheme="minorBidi" w:hAnsiTheme="minorBidi"/>
              </w:rPr>
              <w:t>Additionally, we provide pragmatic</w:t>
            </w:r>
            <w:r w:rsidR="00F05A1F" w:rsidRPr="008B4025">
              <w:rPr>
                <w:rFonts w:asciiTheme="minorBidi" w:hAnsiTheme="minorBidi"/>
              </w:rPr>
              <w:t xml:space="preserve"> </w:t>
            </w:r>
            <w:r w:rsidR="00536DC3" w:rsidRPr="00536DC3">
              <w:rPr>
                <w:rFonts w:asciiTheme="minorBidi" w:hAnsiTheme="minorBidi"/>
              </w:rPr>
              <w:t>guideposts to inform how municipal adaptation might more effectively</w:t>
            </w:r>
            <w:r w:rsidR="00F05A1F" w:rsidRPr="008B4025">
              <w:rPr>
                <w:rFonts w:asciiTheme="minorBidi" w:hAnsiTheme="minorBidi"/>
              </w:rPr>
              <w:t xml:space="preserve"> </w:t>
            </w:r>
            <w:r w:rsidR="00536DC3" w:rsidRPr="00536DC3">
              <w:rPr>
                <w:rFonts w:asciiTheme="minorBidi" w:hAnsiTheme="minorBidi"/>
              </w:rPr>
              <w:t xml:space="preserve">unfold into the future. </w:t>
            </w:r>
          </w:p>
          <w:p w14:paraId="7C8CB142" w14:textId="77777777" w:rsidR="00C3714A" w:rsidRPr="006108D2" w:rsidRDefault="00C3714A" w:rsidP="00C3714A">
            <w:pPr>
              <w:rPr>
                <w:rFonts w:asciiTheme="minorBidi" w:hAnsiTheme="minorBidi"/>
              </w:rPr>
            </w:pPr>
          </w:p>
          <w:p w14:paraId="631C3F0F" w14:textId="77777777" w:rsidR="006108D2" w:rsidRPr="006108D2" w:rsidRDefault="006108D2" w:rsidP="006108D2">
            <w:pPr>
              <w:spacing w:after="120" w:line="259" w:lineRule="auto"/>
              <w:rPr>
                <w:rFonts w:asciiTheme="minorBidi" w:hAnsiTheme="minorBidi"/>
                <w:b/>
                <w:bCs/>
                <w:lang w:val="en-CA"/>
              </w:rPr>
            </w:pPr>
            <w:r w:rsidRPr="006108D2">
              <w:rPr>
                <w:rFonts w:asciiTheme="minorBidi" w:hAnsiTheme="minorBidi"/>
                <w:b/>
                <w:bCs/>
                <w:lang w:val="en-CA"/>
              </w:rPr>
              <w:t>Methodology</w:t>
            </w:r>
          </w:p>
          <w:p w14:paraId="76BD66D3" w14:textId="151B2C19" w:rsidR="00CC7E71" w:rsidRPr="008B4025" w:rsidRDefault="001943C7" w:rsidP="00242401">
            <w:pPr>
              <w:rPr>
                <w:rFonts w:asciiTheme="minorBidi" w:hAnsiTheme="minorBidi"/>
              </w:rPr>
            </w:pPr>
            <w:r>
              <w:rPr>
                <w:rFonts w:asciiTheme="minorBidi" w:hAnsiTheme="minorBidi"/>
              </w:rPr>
              <w:t>I</w:t>
            </w:r>
            <w:r w:rsidR="00080913" w:rsidRPr="008B4025">
              <w:rPr>
                <w:rFonts w:asciiTheme="minorBidi" w:hAnsiTheme="minorBidi"/>
              </w:rPr>
              <w:t xml:space="preserve">n-depth interviews </w:t>
            </w:r>
            <w:r>
              <w:rPr>
                <w:rFonts w:asciiTheme="minorBidi" w:hAnsiTheme="minorBidi"/>
              </w:rPr>
              <w:t xml:space="preserve">were completed </w:t>
            </w:r>
            <w:r w:rsidR="00080913" w:rsidRPr="008B4025">
              <w:rPr>
                <w:rFonts w:asciiTheme="minorBidi" w:hAnsiTheme="minorBidi"/>
              </w:rPr>
              <w:t xml:space="preserve">with </w:t>
            </w:r>
            <w:r w:rsidR="004D6E34" w:rsidRPr="008B4025">
              <w:rPr>
                <w:rFonts w:asciiTheme="minorBidi" w:hAnsiTheme="minorBidi"/>
              </w:rPr>
              <w:t xml:space="preserve">a sample of </w:t>
            </w:r>
            <w:r>
              <w:rPr>
                <w:rFonts w:asciiTheme="minorBidi" w:hAnsiTheme="minorBidi"/>
              </w:rPr>
              <w:t xml:space="preserve">25 </w:t>
            </w:r>
            <w:r w:rsidR="004D6E34" w:rsidRPr="008B4025">
              <w:rPr>
                <w:rFonts w:asciiTheme="minorBidi" w:hAnsiTheme="minorBidi"/>
              </w:rPr>
              <w:t xml:space="preserve">participants </w:t>
            </w:r>
            <w:r w:rsidR="004D6E34" w:rsidRPr="004D6E34">
              <w:rPr>
                <w:rFonts w:asciiTheme="minorBidi" w:hAnsiTheme="minorBidi"/>
              </w:rPr>
              <w:t xml:space="preserve">from </w:t>
            </w:r>
            <w:r w:rsidR="00BA32AA" w:rsidRPr="008B4025">
              <w:rPr>
                <w:rFonts w:asciiTheme="minorBidi" w:hAnsiTheme="minorBidi"/>
              </w:rPr>
              <w:t>four small-and</w:t>
            </w:r>
            <w:r w:rsidR="00CC090E">
              <w:rPr>
                <w:rFonts w:asciiTheme="minorBidi" w:hAnsiTheme="minorBidi"/>
              </w:rPr>
              <w:t xml:space="preserve"> </w:t>
            </w:r>
            <w:r w:rsidR="00BA32AA" w:rsidRPr="008B4025">
              <w:rPr>
                <w:rFonts w:asciiTheme="minorBidi" w:hAnsiTheme="minorBidi"/>
              </w:rPr>
              <w:t>medium</w:t>
            </w:r>
            <w:r w:rsidR="00CC090E">
              <w:rPr>
                <w:rFonts w:asciiTheme="minorBidi" w:hAnsiTheme="minorBidi"/>
              </w:rPr>
              <w:t>-</w:t>
            </w:r>
            <w:r w:rsidR="00BA32AA" w:rsidRPr="008B4025">
              <w:rPr>
                <w:rFonts w:asciiTheme="minorBidi" w:hAnsiTheme="minorBidi"/>
              </w:rPr>
              <w:t>sized municipal</w:t>
            </w:r>
            <w:r w:rsidR="00EC7A8B" w:rsidRPr="008B4025">
              <w:rPr>
                <w:rFonts w:asciiTheme="minorBidi" w:hAnsiTheme="minorBidi"/>
              </w:rPr>
              <w:t>ities</w:t>
            </w:r>
            <w:r w:rsidR="00BA32AA" w:rsidRPr="008B4025">
              <w:rPr>
                <w:rFonts w:asciiTheme="minorBidi" w:hAnsiTheme="minorBidi"/>
              </w:rPr>
              <w:t xml:space="preserve"> </w:t>
            </w:r>
            <w:r w:rsidR="00EC7A8B" w:rsidRPr="008B4025">
              <w:rPr>
                <w:rFonts w:asciiTheme="minorBidi" w:hAnsiTheme="minorBidi"/>
              </w:rPr>
              <w:t xml:space="preserve">(SMMs) </w:t>
            </w:r>
            <w:r w:rsidR="00BA32AA" w:rsidRPr="008B4025">
              <w:rPr>
                <w:rFonts w:asciiTheme="minorBidi" w:hAnsiTheme="minorBidi"/>
              </w:rPr>
              <w:t xml:space="preserve">in Tasmania, Australia. </w:t>
            </w:r>
            <w:r w:rsidR="00B7649E" w:rsidRPr="008B4025">
              <w:rPr>
                <w:rFonts w:asciiTheme="minorBidi" w:hAnsiTheme="minorBidi"/>
              </w:rPr>
              <w:t>T</w:t>
            </w:r>
            <w:r w:rsidR="004D6E34" w:rsidRPr="004D6E34">
              <w:rPr>
                <w:rFonts w:asciiTheme="minorBidi" w:hAnsiTheme="minorBidi"/>
              </w:rPr>
              <w:t>hree key informant groups</w:t>
            </w:r>
            <w:r w:rsidR="00F52B90" w:rsidRPr="008B4025">
              <w:rPr>
                <w:rFonts w:asciiTheme="minorBidi" w:hAnsiTheme="minorBidi"/>
              </w:rPr>
              <w:t xml:space="preserve"> were engaged </w:t>
            </w:r>
            <w:r w:rsidR="004D6E34" w:rsidRPr="004D6E34">
              <w:rPr>
                <w:rFonts w:asciiTheme="minorBidi" w:hAnsiTheme="minorBidi"/>
              </w:rPr>
              <w:t>—</w:t>
            </w:r>
            <w:r w:rsidR="00F52B90" w:rsidRPr="008B4025">
              <w:rPr>
                <w:rFonts w:asciiTheme="minorBidi" w:hAnsiTheme="minorBidi"/>
              </w:rPr>
              <w:t xml:space="preserve"> </w:t>
            </w:r>
            <w:r w:rsidR="004D6E34" w:rsidRPr="004D6E34">
              <w:rPr>
                <w:rFonts w:asciiTheme="minorBidi" w:hAnsiTheme="minorBidi"/>
              </w:rPr>
              <w:t>elected (political) leaders,</w:t>
            </w:r>
            <w:r w:rsidR="00285AFF" w:rsidRPr="008B4025">
              <w:rPr>
                <w:rFonts w:asciiTheme="minorBidi" w:hAnsiTheme="minorBidi"/>
              </w:rPr>
              <w:t xml:space="preserve"> </w:t>
            </w:r>
            <w:r w:rsidR="004D6E34" w:rsidRPr="004D6E34">
              <w:rPr>
                <w:rFonts w:asciiTheme="minorBidi" w:hAnsiTheme="minorBidi"/>
              </w:rPr>
              <w:t>executive (administrative) leaders</w:t>
            </w:r>
            <w:r w:rsidR="00AC0733" w:rsidRPr="008B4025">
              <w:rPr>
                <w:rFonts w:asciiTheme="minorBidi" w:hAnsiTheme="minorBidi"/>
              </w:rPr>
              <w:t>,</w:t>
            </w:r>
            <w:r w:rsidR="004D6E34" w:rsidRPr="004D6E34">
              <w:rPr>
                <w:rFonts w:asciiTheme="minorBidi" w:hAnsiTheme="minorBidi"/>
              </w:rPr>
              <w:t xml:space="preserve"> and key staff required to operationalise</w:t>
            </w:r>
            <w:r w:rsidR="00285AFF" w:rsidRPr="008B4025">
              <w:rPr>
                <w:rFonts w:asciiTheme="minorBidi" w:hAnsiTheme="minorBidi"/>
              </w:rPr>
              <w:t xml:space="preserve"> </w:t>
            </w:r>
            <w:r w:rsidR="004D6E34" w:rsidRPr="004D6E34">
              <w:rPr>
                <w:rFonts w:asciiTheme="minorBidi" w:hAnsiTheme="minorBidi"/>
              </w:rPr>
              <w:t>leaders' decisions on climate adaptation for their council.</w:t>
            </w:r>
            <w:r w:rsidR="00285AFF" w:rsidRPr="008B4025">
              <w:rPr>
                <w:rFonts w:asciiTheme="minorBidi" w:hAnsiTheme="minorBidi"/>
              </w:rPr>
              <w:t xml:space="preserve"> </w:t>
            </w:r>
            <w:r w:rsidR="004D6E34" w:rsidRPr="004D6E34">
              <w:rPr>
                <w:rFonts w:asciiTheme="minorBidi" w:hAnsiTheme="minorBidi"/>
              </w:rPr>
              <w:t>We recruited based on the perceived influence these positions</w:t>
            </w:r>
            <w:r w:rsidR="00285AFF" w:rsidRPr="008B4025">
              <w:rPr>
                <w:rFonts w:asciiTheme="minorBidi" w:hAnsiTheme="minorBidi"/>
              </w:rPr>
              <w:t xml:space="preserve"> </w:t>
            </w:r>
            <w:r w:rsidR="004D6E34" w:rsidRPr="004D6E34">
              <w:rPr>
                <w:rFonts w:asciiTheme="minorBidi" w:hAnsiTheme="minorBidi"/>
              </w:rPr>
              <w:t>conferred on intra-organisational climate adaptation implementation</w:t>
            </w:r>
            <w:r w:rsidR="00285AFF" w:rsidRPr="008B4025">
              <w:rPr>
                <w:rFonts w:asciiTheme="minorBidi" w:hAnsiTheme="minorBidi"/>
              </w:rPr>
              <w:t xml:space="preserve"> </w:t>
            </w:r>
            <w:r w:rsidR="004D6E34" w:rsidRPr="004D6E34">
              <w:rPr>
                <w:rFonts w:asciiTheme="minorBidi" w:hAnsiTheme="minorBidi"/>
              </w:rPr>
              <w:t>efforts</w:t>
            </w:r>
            <w:r w:rsidR="00C006EA" w:rsidRPr="008B4025">
              <w:rPr>
                <w:rFonts w:asciiTheme="minorBidi" w:hAnsiTheme="minorBidi"/>
              </w:rPr>
              <w:t>.</w:t>
            </w:r>
            <w:r w:rsidR="00242401" w:rsidRPr="008B4025">
              <w:rPr>
                <w:rFonts w:asciiTheme="minorBidi" w:hAnsiTheme="minorBidi"/>
              </w:rPr>
              <w:t xml:space="preserve"> </w:t>
            </w:r>
            <w:r w:rsidR="00B46C0B" w:rsidRPr="00B46C0B">
              <w:rPr>
                <w:rFonts w:asciiTheme="minorBidi" w:hAnsiTheme="minorBidi"/>
              </w:rPr>
              <w:t>SMMs are less</w:t>
            </w:r>
            <w:r w:rsidR="00B46C0B" w:rsidRPr="008B4025">
              <w:rPr>
                <w:rFonts w:asciiTheme="minorBidi" w:hAnsiTheme="minorBidi"/>
              </w:rPr>
              <w:t xml:space="preserve"> </w:t>
            </w:r>
            <w:r w:rsidR="00B46C0B" w:rsidRPr="00B46C0B">
              <w:rPr>
                <w:rFonts w:asciiTheme="minorBidi" w:hAnsiTheme="minorBidi"/>
              </w:rPr>
              <w:t>frequently the subject of in-depth empirical investigations than larger</w:t>
            </w:r>
            <w:r w:rsidR="00242401" w:rsidRPr="008B4025">
              <w:rPr>
                <w:rFonts w:asciiTheme="minorBidi" w:hAnsiTheme="minorBidi"/>
              </w:rPr>
              <w:t xml:space="preserve"> </w:t>
            </w:r>
            <w:r w:rsidR="00B46C0B" w:rsidRPr="00B46C0B">
              <w:rPr>
                <w:rFonts w:asciiTheme="minorBidi" w:hAnsiTheme="minorBidi"/>
              </w:rPr>
              <w:t>city-based municipalities</w:t>
            </w:r>
            <w:r w:rsidR="00450D03" w:rsidRPr="008B4025">
              <w:rPr>
                <w:rFonts w:asciiTheme="minorBidi" w:hAnsiTheme="minorBidi"/>
              </w:rPr>
              <w:t xml:space="preserve"> </w:t>
            </w:r>
            <w:r w:rsidR="00450D03" w:rsidRPr="008B4025">
              <w:rPr>
                <w:rFonts w:asciiTheme="minorBidi" w:hAnsiTheme="minorBidi"/>
              </w:rPr>
              <w:fldChar w:fldCharType="begin">
                <w:fldData xml:space="preserve">PEVuZE5vdGU+PENpdGU+PEF1dGhvcj5CdXNjaG1hbm48L0F1dGhvcj48WWVhcj4yMDIyPC9ZZWFy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</w:fldData>
              </w:fldChar>
            </w:r>
            <w:r w:rsidR="00450D03" w:rsidRPr="008B4025">
              <w:rPr>
                <w:rFonts w:asciiTheme="minorBidi" w:hAnsiTheme="minorBidi"/>
              </w:rPr>
              <w:instrText xml:space="preserve"> ADDIN EN.CITE </w:instrText>
            </w:r>
            <w:r w:rsidR="00450D03" w:rsidRPr="008B4025">
              <w:rPr>
                <w:rFonts w:asciiTheme="minorBidi" w:hAnsiTheme="minorBidi"/>
              </w:rPr>
              <w:fldChar w:fldCharType="begin">
                <w:fldData xml:space="preserve">PEVuZE5vdGU+PENpdGU+PEF1dGhvcj5CdXNjaG1hbm48L0F1dGhvcj48WWVhcj4yMDIyPC9ZZWFy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</w:fldData>
              </w:fldChar>
            </w:r>
            <w:r w:rsidR="00450D03" w:rsidRPr="008B4025">
              <w:rPr>
                <w:rFonts w:asciiTheme="minorBidi" w:hAnsiTheme="minorBidi"/>
              </w:rPr>
              <w:instrText xml:space="preserve"> ADDIN EN.CITE.DATA </w:instrText>
            </w:r>
            <w:r w:rsidR="00450D03" w:rsidRPr="008B4025">
              <w:rPr>
                <w:rFonts w:asciiTheme="minorBidi" w:hAnsiTheme="minorBidi"/>
              </w:rPr>
            </w:r>
            <w:r w:rsidR="00450D03" w:rsidRPr="008B4025">
              <w:rPr>
                <w:rFonts w:asciiTheme="minorBidi" w:hAnsiTheme="minorBidi"/>
              </w:rPr>
              <w:fldChar w:fldCharType="end"/>
            </w:r>
            <w:r w:rsidR="00450D03" w:rsidRPr="008B4025">
              <w:rPr>
                <w:rFonts w:asciiTheme="minorBidi" w:hAnsiTheme="minorBidi"/>
              </w:rPr>
            </w:r>
            <w:r w:rsidR="00450D03" w:rsidRPr="008B4025">
              <w:rPr>
                <w:rFonts w:asciiTheme="minorBidi" w:hAnsiTheme="minorBidi"/>
              </w:rPr>
              <w:fldChar w:fldCharType="separate"/>
            </w:r>
            <w:r w:rsidR="00450D03" w:rsidRPr="008B4025">
              <w:rPr>
                <w:rFonts w:asciiTheme="minorBidi" w:hAnsiTheme="minorBidi"/>
                <w:noProof/>
              </w:rPr>
              <w:t>(Buschmann et al., 2022, Pasquini, 2020)</w:t>
            </w:r>
            <w:r w:rsidR="00450D03" w:rsidRPr="008B4025">
              <w:rPr>
                <w:rFonts w:asciiTheme="minorBidi" w:hAnsiTheme="minorBidi"/>
              </w:rPr>
              <w:fldChar w:fldCharType="end"/>
            </w:r>
            <w:r w:rsidR="00450D03" w:rsidRPr="008B4025">
              <w:rPr>
                <w:rFonts w:asciiTheme="minorBidi" w:hAnsiTheme="minorBidi"/>
              </w:rPr>
              <w:t xml:space="preserve">, and yet, </w:t>
            </w:r>
            <w:r w:rsidR="001832E5" w:rsidRPr="008B4025">
              <w:rPr>
                <w:rFonts w:asciiTheme="minorBidi" w:hAnsiTheme="minorBidi"/>
              </w:rPr>
              <w:t xml:space="preserve">SMMs </w:t>
            </w:r>
            <w:r w:rsidR="00B46C0B" w:rsidRPr="00B46C0B">
              <w:rPr>
                <w:rFonts w:asciiTheme="minorBidi" w:hAnsiTheme="minorBidi"/>
              </w:rPr>
              <w:t>are</w:t>
            </w:r>
            <w:r w:rsidR="00450D03" w:rsidRPr="008B4025">
              <w:rPr>
                <w:rFonts w:asciiTheme="minorBidi" w:hAnsiTheme="minorBidi"/>
              </w:rPr>
              <w:t xml:space="preserve"> </w:t>
            </w:r>
            <w:r w:rsidR="00B46C0B" w:rsidRPr="00B46C0B">
              <w:rPr>
                <w:rFonts w:asciiTheme="minorBidi" w:hAnsiTheme="minorBidi"/>
              </w:rPr>
              <w:t>increasingly recognised</w:t>
            </w:r>
            <w:r w:rsidR="00E113E8" w:rsidRPr="008B4025">
              <w:rPr>
                <w:rFonts w:asciiTheme="minorBidi" w:hAnsiTheme="minorBidi"/>
              </w:rPr>
              <w:t xml:space="preserve"> </w:t>
            </w:r>
            <w:r w:rsidR="00B46C0B" w:rsidRPr="00B46C0B">
              <w:rPr>
                <w:rFonts w:asciiTheme="minorBidi" w:hAnsiTheme="minorBidi"/>
              </w:rPr>
              <w:t>as important participants in a ‘second phase of adaptation’</w:t>
            </w:r>
            <w:r w:rsidR="00E113E8" w:rsidRPr="008B4025">
              <w:rPr>
                <w:rFonts w:asciiTheme="minorBidi" w:hAnsiTheme="minorBidi"/>
              </w:rPr>
              <w:t xml:space="preserve"> </w:t>
            </w:r>
            <w:r w:rsidR="00E113E8" w:rsidRPr="008B4025">
              <w:rPr>
                <w:rFonts w:asciiTheme="minorBidi" w:hAnsiTheme="minorBidi"/>
              </w:rPr>
              <w:fldChar w:fldCharType="begin"/>
            </w:r>
            <w:r w:rsidR="00E113E8" w:rsidRPr="008B4025">
              <w:rPr>
                <w:rFonts w:asciiTheme="minorBidi" w:hAnsiTheme="minorBidi"/>
              </w:rPr>
              <w:instrText xml:space="preserve"> ADDIN EN.CITE &lt;EndNote&gt;&lt;Cite&gt;&lt;Author&gt;Fünfgeld&lt;/Author&gt;&lt;Year&gt;2023&lt;/Year&gt;&lt;RecNum&gt;3659&lt;/RecNum&gt;&lt;DisplayText&gt;(Fünfgeld et al., 2023)&lt;/DisplayText&gt;&lt;record&gt;&lt;rec-number&gt;3659&lt;/rec-number&gt;&lt;foreign-keys&gt;&lt;key app="EN" db-id="f0zrd5zebvrdxge00z5vv0w1zp0awaae9r2z" timestamp="1675895113"&gt;3659&lt;/key&gt;&lt;/foreign-keys&gt;&lt;ref-type name="Journal Article"&gt;17&lt;/ref-type&gt;&lt;contributors&gt;&lt;authors&gt;&lt;author&gt;Fünfgeld, Hartmut&lt;/author&gt;&lt;author&gt;Fila, Dennis&lt;/author&gt;&lt;author&gt;Dahlmann, Heindriken&lt;/author&gt;&lt;/authors&gt;&lt;/contributors&gt;&lt;titles&gt;&lt;title&gt;Upscaling climate change adaptation in small- and medium-sized municipalities: current barriers and future potentials&lt;/title&gt;&lt;secondary-title&gt;Current Opinion in Environmental Sustainability&lt;/secondary-title&gt;&lt;/titles&gt;&lt;periodical&gt;&lt;full-title&gt;Current Opinion in Environmental Sustainability&lt;/full-title&gt;&lt;/periodical&gt;&lt;volume&gt;61&lt;/volume&gt;&lt;section&gt;101263&lt;/section&gt;&lt;dates&gt;&lt;year&gt;2023&lt;/year&gt;&lt;/dates&gt;&lt;isbn&gt;18773435&lt;/isbn&gt;&lt;urls&gt;&lt;/urls&gt;&lt;electronic-resource-num&gt;10.1016/j.cosust.2023.101263&lt;/electronic-resource-num&gt;&lt;/record&gt;&lt;/Cite&gt;&lt;/EndNote&gt;</w:instrText>
            </w:r>
            <w:r w:rsidR="00E113E8" w:rsidRPr="008B4025">
              <w:rPr>
                <w:rFonts w:asciiTheme="minorBidi" w:hAnsiTheme="minorBidi"/>
              </w:rPr>
              <w:fldChar w:fldCharType="separate"/>
            </w:r>
            <w:r w:rsidR="00E113E8" w:rsidRPr="008B4025">
              <w:rPr>
                <w:rFonts w:asciiTheme="minorBidi" w:hAnsiTheme="minorBidi"/>
                <w:noProof/>
              </w:rPr>
              <w:t>(Fünfgeld et al., 2023)</w:t>
            </w:r>
            <w:r w:rsidR="00E113E8" w:rsidRPr="008B4025">
              <w:rPr>
                <w:rFonts w:asciiTheme="minorBidi" w:hAnsiTheme="minorBidi"/>
              </w:rPr>
              <w:fldChar w:fldCharType="end"/>
            </w:r>
            <w:r w:rsidR="00E113E8" w:rsidRPr="008B4025">
              <w:rPr>
                <w:rFonts w:asciiTheme="minorBidi" w:hAnsiTheme="minorBidi"/>
              </w:rPr>
              <w:t xml:space="preserve"> </w:t>
            </w:r>
            <w:r w:rsidR="00B46C0B" w:rsidRPr="00B46C0B">
              <w:rPr>
                <w:rFonts w:asciiTheme="minorBidi" w:hAnsiTheme="minorBidi"/>
              </w:rPr>
              <w:t>seeking to apply lessons learned from frontrunners</w:t>
            </w:r>
            <w:r w:rsidR="00242401" w:rsidRPr="008B4025">
              <w:rPr>
                <w:rFonts w:asciiTheme="minorBidi" w:hAnsiTheme="minorBidi"/>
              </w:rPr>
              <w:t xml:space="preserve"> </w:t>
            </w:r>
            <w:r w:rsidR="00A37873" w:rsidRPr="008B4025">
              <w:rPr>
                <w:rFonts w:asciiTheme="minorBidi" w:hAnsiTheme="minorBidi"/>
              </w:rPr>
              <w:t>and</w:t>
            </w:r>
            <w:r w:rsidR="00B46C0B" w:rsidRPr="00B46C0B">
              <w:rPr>
                <w:rFonts w:asciiTheme="minorBidi" w:hAnsiTheme="minorBidi"/>
              </w:rPr>
              <w:t xml:space="preserve"> extensive adapt</w:t>
            </w:r>
            <w:r w:rsidR="001921C9">
              <w:rPr>
                <w:rFonts w:asciiTheme="minorBidi" w:hAnsiTheme="minorBidi"/>
              </w:rPr>
              <w:t>o</w:t>
            </w:r>
            <w:r w:rsidR="00B46C0B" w:rsidRPr="00B46C0B">
              <w:rPr>
                <w:rFonts w:asciiTheme="minorBidi" w:hAnsiTheme="minorBidi"/>
              </w:rPr>
              <w:t>rs</w:t>
            </w:r>
            <w:r w:rsidR="00E113E8" w:rsidRPr="008B4025">
              <w:rPr>
                <w:rFonts w:asciiTheme="minorBidi" w:hAnsiTheme="minorBidi"/>
              </w:rPr>
              <w:t>.</w:t>
            </w:r>
          </w:p>
          <w:p w14:paraId="294B8012" w14:textId="77777777" w:rsidR="00E113E8" w:rsidRPr="006108D2" w:rsidRDefault="00E113E8" w:rsidP="00E113E8">
            <w:pPr>
              <w:rPr>
                <w:rFonts w:asciiTheme="minorBidi" w:hAnsiTheme="minorBidi"/>
                <w:b/>
                <w:bCs/>
              </w:rPr>
            </w:pPr>
          </w:p>
          <w:p w14:paraId="5D10F0FD" w14:textId="77777777" w:rsidR="006108D2" w:rsidRPr="006108D2" w:rsidRDefault="006108D2" w:rsidP="006108D2">
            <w:pPr>
              <w:spacing w:after="120" w:line="259" w:lineRule="auto"/>
              <w:rPr>
                <w:rFonts w:asciiTheme="minorBidi" w:hAnsiTheme="minorBidi"/>
                <w:b/>
                <w:bCs/>
                <w:lang w:val="en-CA"/>
              </w:rPr>
            </w:pPr>
            <w:r w:rsidRPr="006108D2">
              <w:rPr>
                <w:rFonts w:asciiTheme="minorBidi" w:hAnsiTheme="minorBidi"/>
                <w:b/>
                <w:bCs/>
                <w:lang w:val="en-CA"/>
              </w:rPr>
              <w:t>Findings</w:t>
            </w:r>
          </w:p>
          <w:p w14:paraId="4558AD41" w14:textId="5B301727" w:rsidR="00616E9F" w:rsidRPr="008B4025" w:rsidRDefault="005221B9" w:rsidP="00616E9F">
            <w:pPr>
              <w:rPr>
                <w:rFonts w:asciiTheme="minorBidi" w:hAnsiTheme="minorBidi"/>
              </w:rPr>
            </w:pPr>
            <w:r w:rsidRPr="008B4025">
              <w:rPr>
                <w:rFonts w:asciiTheme="minorBidi" w:hAnsiTheme="minorBidi"/>
              </w:rPr>
              <w:t xml:space="preserve">Our research finds that </w:t>
            </w:r>
            <w:r w:rsidR="003E75BD" w:rsidRPr="008B4025">
              <w:rPr>
                <w:rFonts w:asciiTheme="minorBidi" w:hAnsiTheme="minorBidi"/>
              </w:rPr>
              <w:t>climate</w:t>
            </w:r>
            <w:r w:rsidR="007B2961">
              <w:rPr>
                <w:rFonts w:asciiTheme="minorBidi" w:hAnsiTheme="minorBidi"/>
              </w:rPr>
              <w:t xml:space="preserve"> risk and</w:t>
            </w:r>
            <w:r w:rsidR="003E75BD" w:rsidRPr="008B4025">
              <w:rPr>
                <w:rFonts w:asciiTheme="minorBidi" w:hAnsiTheme="minorBidi"/>
              </w:rPr>
              <w:t xml:space="preserve"> </w:t>
            </w:r>
            <w:r w:rsidRPr="005221B9">
              <w:rPr>
                <w:rFonts w:asciiTheme="minorBidi" w:hAnsiTheme="minorBidi"/>
              </w:rPr>
              <w:t>adaptation</w:t>
            </w:r>
            <w:r w:rsidR="007B2961">
              <w:rPr>
                <w:rFonts w:asciiTheme="minorBidi" w:hAnsiTheme="minorBidi"/>
              </w:rPr>
              <w:t xml:space="preserve"> are</w:t>
            </w:r>
            <w:r w:rsidRPr="005221B9">
              <w:rPr>
                <w:rFonts w:asciiTheme="minorBidi" w:hAnsiTheme="minorBidi"/>
              </w:rPr>
              <w:t xml:space="preserve"> </w:t>
            </w:r>
            <w:r w:rsidR="00491B1C" w:rsidRPr="008B4025">
              <w:rPr>
                <w:rFonts w:asciiTheme="minorBidi" w:hAnsiTheme="minorBidi"/>
              </w:rPr>
              <w:t xml:space="preserve">widely </w:t>
            </w:r>
            <w:r w:rsidRPr="005221B9">
              <w:rPr>
                <w:rFonts w:asciiTheme="minorBidi" w:hAnsiTheme="minorBidi"/>
              </w:rPr>
              <w:t>viewed and managed as</w:t>
            </w:r>
            <w:r w:rsidR="007B2961">
              <w:rPr>
                <w:rFonts w:asciiTheme="minorBidi" w:hAnsiTheme="minorBidi"/>
              </w:rPr>
              <w:t xml:space="preserve"> </w:t>
            </w:r>
            <w:r w:rsidRPr="005221B9">
              <w:rPr>
                <w:rFonts w:asciiTheme="minorBidi" w:hAnsiTheme="minorBidi"/>
              </w:rPr>
              <w:t>low priority and peripheral</w:t>
            </w:r>
            <w:r w:rsidR="00491B1C" w:rsidRPr="008B4025">
              <w:rPr>
                <w:rFonts w:asciiTheme="minorBidi" w:hAnsiTheme="minorBidi"/>
              </w:rPr>
              <w:t xml:space="preserve"> </w:t>
            </w:r>
            <w:r w:rsidRPr="005221B9">
              <w:rPr>
                <w:rFonts w:asciiTheme="minorBidi" w:hAnsiTheme="minorBidi"/>
              </w:rPr>
              <w:t>concern</w:t>
            </w:r>
            <w:r w:rsidR="007B2961">
              <w:rPr>
                <w:rFonts w:asciiTheme="minorBidi" w:hAnsiTheme="minorBidi"/>
              </w:rPr>
              <w:t>s</w:t>
            </w:r>
            <w:r w:rsidRPr="005221B9">
              <w:rPr>
                <w:rFonts w:asciiTheme="minorBidi" w:hAnsiTheme="minorBidi"/>
              </w:rPr>
              <w:t xml:space="preserve"> on the </w:t>
            </w:r>
            <w:r w:rsidR="00491B1C" w:rsidRPr="008B4025">
              <w:rPr>
                <w:rFonts w:asciiTheme="minorBidi" w:hAnsiTheme="minorBidi"/>
              </w:rPr>
              <w:t xml:space="preserve">municipal </w:t>
            </w:r>
            <w:r w:rsidRPr="005221B9">
              <w:rPr>
                <w:rFonts w:asciiTheme="minorBidi" w:hAnsiTheme="minorBidi"/>
              </w:rPr>
              <w:t>policy agenda, to be resourced only after the ‘core</w:t>
            </w:r>
            <w:r w:rsidR="00491B1C" w:rsidRPr="008B4025">
              <w:rPr>
                <w:rFonts w:asciiTheme="minorBidi" w:hAnsiTheme="minorBidi"/>
              </w:rPr>
              <w:t xml:space="preserve"> </w:t>
            </w:r>
            <w:proofErr w:type="gramStart"/>
            <w:r w:rsidRPr="008B4025">
              <w:rPr>
                <w:rFonts w:asciiTheme="minorBidi" w:hAnsiTheme="minorBidi"/>
              </w:rPr>
              <w:t>business’</w:t>
            </w:r>
            <w:proofErr w:type="gramEnd"/>
            <w:r w:rsidRPr="008B4025">
              <w:rPr>
                <w:rFonts w:asciiTheme="minorBidi" w:hAnsiTheme="minorBidi"/>
              </w:rPr>
              <w:t xml:space="preserve"> of municipal operations and service delivery is achieved.</w:t>
            </w:r>
            <w:r w:rsidR="001F2513" w:rsidRPr="008B4025">
              <w:rPr>
                <w:rFonts w:asciiTheme="minorBidi" w:hAnsiTheme="minorBidi"/>
              </w:rPr>
              <w:t xml:space="preserve"> Two key factors appear to affect the commitment</w:t>
            </w:r>
            <w:r w:rsidR="006B3AA5" w:rsidRPr="008B4025">
              <w:rPr>
                <w:rFonts w:asciiTheme="minorBidi" w:hAnsiTheme="minorBidi"/>
              </w:rPr>
              <w:t xml:space="preserve"> of municipal leaders for climate adaptation and in turn</w:t>
            </w:r>
            <w:r w:rsidR="003312A3">
              <w:rPr>
                <w:rFonts w:asciiTheme="minorBidi" w:hAnsiTheme="minorBidi"/>
              </w:rPr>
              <w:t>,</w:t>
            </w:r>
            <w:r w:rsidR="006B3AA5" w:rsidRPr="008B4025">
              <w:rPr>
                <w:rFonts w:asciiTheme="minorBidi" w:hAnsiTheme="minorBidi"/>
              </w:rPr>
              <w:t xml:space="preserve"> </w:t>
            </w:r>
            <w:r w:rsidR="007C00FD" w:rsidRPr="008B4025">
              <w:rPr>
                <w:rFonts w:asciiTheme="minorBidi" w:hAnsiTheme="minorBidi"/>
              </w:rPr>
              <w:t>organisational</w:t>
            </w:r>
            <w:r w:rsidR="00373AF4" w:rsidRPr="008B4025">
              <w:rPr>
                <w:rFonts w:asciiTheme="minorBidi" w:hAnsiTheme="minorBidi"/>
              </w:rPr>
              <w:t xml:space="preserve"> </w:t>
            </w:r>
            <w:r w:rsidR="001F2513" w:rsidRPr="001F2513">
              <w:rPr>
                <w:rFonts w:asciiTheme="minorBidi" w:hAnsiTheme="minorBidi"/>
              </w:rPr>
              <w:t>responsiveness</w:t>
            </w:r>
            <w:r w:rsidR="003974F6" w:rsidRPr="008B4025">
              <w:rPr>
                <w:rFonts w:asciiTheme="minorBidi" w:hAnsiTheme="minorBidi"/>
              </w:rPr>
              <w:t xml:space="preserve"> </w:t>
            </w:r>
            <w:r w:rsidR="000F32D8" w:rsidRPr="008B4025">
              <w:rPr>
                <w:rFonts w:asciiTheme="minorBidi" w:hAnsiTheme="minorBidi"/>
              </w:rPr>
              <w:t xml:space="preserve">and resource allocations </w:t>
            </w:r>
            <w:r w:rsidR="00373AF4" w:rsidRPr="008B4025">
              <w:rPr>
                <w:rFonts w:asciiTheme="minorBidi" w:hAnsiTheme="minorBidi"/>
              </w:rPr>
              <w:t xml:space="preserve">for </w:t>
            </w:r>
            <w:r w:rsidR="0082706A" w:rsidRPr="008B4025">
              <w:rPr>
                <w:rFonts w:asciiTheme="minorBidi" w:hAnsiTheme="minorBidi"/>
              </w:rPr>
              <w:t xml:space="preserve">the </w:t>
            </w:r>
            <w:r w:rsidR="00373AF4" w:rsidRPr="008B4025">
              <w:rPr>
                <w:rFonts w:asciiTheme="minorBidi" w:hAnsiTheme="minorBidi"/>
              </w:rPr>
              <w:t>i</w:t>
            </w:r>
            <w:r w:rsidR="001F2513" w:rsidRPr="001F2513">
              <w:rPr>
                <w:rFonts w:asciiTheme="minorBidi" w:hAnsiTheme="minorBidi"/>
              </w:rPr>
              <w:t>mplement</w:t>
            </w:r>
            <w:r w:rsidR="00310167" w:rsidRPr="008B4025">
              <w:rPr>
                <w:rFonts w:asciiTheme="minorBidi" w:hAnsiTheme="minorBidi"/>
              </w:rPr>
              <w:t xml:space="preserve">ation of </w:t>
            </w:r>
            <w:r w:rsidR="001F2513" w:rsidRPr="001F2513">
              <w:rPr>
                <w:rFonts w:asciiTheme="minorBidi" w:hAnsiTheme="minorBidi"/>
              </w:rPr>
              <w:t>adaptation plans. First, low issue salience</w:t>
            </w:r>
            <w:r w:rsidR="00294548">
              <w:rPr>
                <w:rFonts w:asciiTheme="minorBidi" w:hAnsiTheme="minorBidi"/>
              </w:rPr>
              <w:t xml:space="preserve"> amongst leaders and staff</w:t>
            </w:r>
            <w:r w:rsidR="001F2513" w:rsidRPr="001F2513">
              <w:rPr>
                <w:rFonts w:asciiTheme="minorBidi" w:hAnsiTheme="minorBidi"/>
              </w:rPr>
              <w:t>,</w:t>
            </w:r>
            <w:r w:rsidR="003974F6" w:rsidRPr="008B4025">
              <w:rPr>
                <w:rFonts w:asciiTheme="minorBidi" w:hAnsiTheme="minorBidi"/>
              </w:rPr>
              <w:t xml:space="preserve"> </w:t>
            </w:r>
            <w:r w:rsidR="001F2513" w:rsidRPr="001F2513">
              <w:rPr>
                <w:rFonts w:asciiTheme="minorBidi" w:hAnsiTheme="minorBidi"/>
              </w:rPr>
              <w:t>and second, that adaptation is frequently a discretionary municipal</w:t>
            </w:r>
            <w:r w:rsidR="006430DD" w:rsidRPr="008B4025">
              <w:rPr>
                <w:rFonts w:asciiTheme="minorBidi" w:hAnsiTheme="minorBidi"/>
              </w:rPr>
              <w:t xml:space="preserve"> </w:t>
            </w:r>
            <w:r w:rsidR="001F2513" w:rsidRPr="008B4025">
              <w:rPr>
                <w:rFonts w:asciiTheme="minorBidi" w:hAnsiTheme="minorBidi"/>
              </w:rPr>
              <w:t>concern.</w:t>
            </w:r>
            <w:r w:rsidR="0082706A" w:rsidRPr="008B4025">
              <w:rPr>
                <w:rFonts w:asciiTheme="minorBidi" w:hAnsiTheme="minorBidi"/>
              </w:rPr>
              <w:t xml:space="preserve"> We further find </w:t>
            </w:r>
            <w:r w:rsidR="00C92C17">
              <w:rPr>
                <w:rFonts w:asciiTheme="minorBidi" w:hAnsiTheme="minorBidi"/>
              </w:rPr>
              <w:t xml:space="preserve">that </w:t>
            </w:r>
            <w:r w:rsidR="0082706A" w:rsidRPr="008B4025">
              <w:rPr>
                <w:rFonts w:asciiTheme="minorBidi" w:hAnsiTheme="minorBidi"/>
              </w:rPr>
              <w:t xml:space="preserve">issues of </w:t>
            </w:r>
            <w:r w:rsidR="003F3727" w:rsidRPr="003F3727">
              <w:rPr>
                <w:rFonts w:asciiTheme="minorBidi" w:hAnsiTheme="minorBidi"/>
              </w:rPr>
              <w:t xml:space="preserve">organisational agility impede implementation. </w:t>
            </w:r>
            <w:r w:rsidR="00443C2A">
              <w:rPr>
                <w:rFonts w:asciiTheme="minorBidi" w:hAnsiTheme="minorBidi"/>
              </w:rPr>
              <w:t xml:space="preserve">Our </w:t>
            </w:r>
            <w:r w:rsidR="00547D61">
              <w:rPr>
                <w:rFonts w:asciiTheme="minorBidi" w:hAnsiTheme="minorBidi"/>
              </w:rPr>
              <w:t xml:space="preserve">proposed </w:t>
            </w:r>
            <w:r w:rsidR="00443C2A">
              <w:rPr>
                <w:rFonts w:asciiTheme="minorBidi" w:hAnsiTheme="minorBidi"/>
              </w:rPr>
              <w:lastRenderedPageBreak/>
              <w:t>s</w:t>
            </w:r>
            <w:r w:rsidR="003F3727" w:rsidRPr="003F3727">
              <w:rPr>
                <w:rFonts w:asciiTheme="minorBidi" w:hAnsiTheme="minorBidi"/>
              </w:rPr>
              <w:t xml:space="preserve">olutions focus on </w:t>
            </w:r>
            <w:r w:rsidR="00ED4D46" w:rsidRPr="008B4025">
              <w:rPr>
                <w:rFonts w:asciiTheme="minorBidi" w:hAnsiTheme="minorBidi"/>
              </w:rPr>
              <w:t xml:space="preserve">strengthening leadership </w:t>
            </w:r>
            <w:r w:rsidR="00811553" w:rsidRPr="008B4025">
              <w:rPr>
                <w:rFonts w:asciiTheme="minorBidi" w:hAnsiTheme="minorBidi"/>
              </w:rPr>
              <w:t xml:space="preserve">receptiveness and </w:t>
            </w:r>
            <w:r w:rsidR="00ED4D46" w:rsidRPr="008B4025">
              <w:rPr>
                <w:rFonts w:asciiTheme="minorBidi" w:hAnsiTheme="minorBidi"/>
              </w:rPr>
              <w:t>commitment to adaptation</w:t>
            </w:r>
            <w:r w:rsidR="003034F9" w:rsidRPr="008B4025">
              <w:rPr>
                <w:rFonts w:asciiTheme="minorBidi" w:hAnsiTheme="minorBidi"/>
              </w:rPr>
              <w:t>,</w:t>
            </w:r>
            <w:r w:rsidR="00ED4D46" w:rsidRPr="008B4025">
              <w:rPr>
                <w:rFonts w:asciiTheme="minorBidi" w:hAnsiTheme="minorBidi"/>
              </w:rPr>
              <w:t xml:space="preserve"> and </w:t>
            </w:r>
            <w:r w:rsidR="000177DF" w:rsidRPr="008B4025">
              <w:rPr>
                <w:rFonts w:asciiTheme="minorBidi" w:hAnsiTheme="minorBidi"/>
              </w:rPr>
              <w:t xml:space="preserve">intentionally cultivating </w:t>
            </w:r>
            <w:r w:rsidR="00B92B74" w:rsidRPr="008B4025">
              <w:rPr>
                <w:rFonts w:asciiTheme="minorBidi" w:hAnsiTheme="minorBidi"/>
              </w:rPr>
              <w:t xml:space="preserve">organisational cultures, </w:t>
            </w:r>
            <w:r w:rsidR="000177DF" w:rsidRPr="008B4025">
              <w:rPr>
                <w:rFonts w:asciiTheme="minorBidi" w:hAnsiTheme="minorBidi"/>
              </w:rPr>
              <w:t>practices</w:t>
            </w:r>
            <w:r w:rsidR="00B92B74" w:rsidRPr="008B4025">
              <w:rPr>
                <w:rFonts w:asciiTheme="minorBidi" w:hAnsiTheme="minorBidi"/>
              </w:rPr>
              <w:t>,</w:t>
            </w:r>
            <w:r w:rsidR="000177DF" w:rsidRPr="008B4025">
              <w:rPr>
                <w:rFonts w:asciiTheme="minorBidi" w:hAnsiTheme="minorBidi"/>
              </w:rPr>
              <w:t xml:space="preserve"> </w:t>
            </w:r>
            <w:r w:rsidR="000177DF" w:rsidRPr="000177DF">
              <w:rPr>
                <w:rFonts w:asciiTheme="minorBidi" w:hAnsiTheme="minorBidi"/>
              </w:rPr>
              <w:t>and relationships that create readiness and response-ability for</w:t>
            </w:r>
            <w:r w:rsidR="000177DF" w:rsidRPr="008B4025">
              <w:rPr>
                <w:rFonts w:asciiTheme="minorBidi" w:hAnsiTheme="minorBidi"/>
              </w:rPr>
              <w:t xml:space="preserve"> municipal adaptation.</w:t>
            </w:r>
          </w:p>
          <w:p w14:paraId="4ACDDB89" w14:textId="77777777" w:rsidR="00616E9F" w:rsidRPr="008B4025" w:rsidRDefault="00616E9F" w:rsidP="00616E9F">
            <w:pPr>
              <w:rPr>
                <w:rFonts w:asciiTheme="minorBidi" w:hAnsiTheme="minorBidi"/>
              </w:rPr>
            </w:pPr>
          </w:p>
          <w:p w14:paraId="2B9B20CF" w14:textId="75FB753F" w:rsidR="006108D2" w:rsidRPr="006108D2" w:rsidRDefault="006108D2" w:rsidP="006444EE">
            <w:pPr>
              <w:spacing w:after="120" w:line="259" w:lineRule="auto"/>
              <w:rPr>
                <w:rFonts w:asciiTheme="minorBidi" w:hAnsiTheme="minorBidi"/>
                <w:b/>
                <w:bCs/>
                <w:lang w:val="en-CA"/>
              </w:rPr>
            </w:pPr>
            <w:r w:rsidRPr="006108D2">
              <w:rPr>
                <w:rFonts w:asciiTheme="minorBidi" w:hAnsiTheme="minorBidi"/>
                <w:b/>
                <w:bCs/>
                <w:lang w:val="en-CA"/>
              </w:rPr>
              <w:t xml:space="preserve">Significance of the work for policy and practice </w:t>
            </w:r>
          </w:p>
          <w:p w14:paraId="222C8BA4" w14:textId="7001DFF1" w:rsidR="006108D2" w:rsidRPr="008B4025" w:rsidRDefault="00F544F9" w:rsidP="002A2906">
            <w:pPr>
              <w:rPr>
                <w:rFonts w:asciiTheme="minorBidi" w:hAnsiTheme="minorBidi"/>
              </w:rPr>
            </w:pPr>
            <w:r w:rsidRPr="008B4025">
              <w:rPr>
                <w:rFonts w:asciiTheme="minorBidi" w:hAnsiTheme="minorBidi"/>
                <w:lang w:val="en-CA"/>
              </w:rPr>
              <w:t xml:space="preserve">This </w:t>
            </w:r>
            <w:r w:rsidRPr="008B4025">
              <w:rPr>
                <w:rFonts w:asciiTheme="minorBidi" w:hAnsiTheme="minorBidi"/>
              </w:rPr>
              <w:t>r</w:t>
            </w:r>
            <w:r w:rsidRPr="00F544F9">
              <w:rPr>
                <w:rFonts w:asciiTheme="minorBidi" w:hAnsiTheme="minorBidi"/>
              </w:rPr>
              <w:t>esearch examine</w:t>
            </w:r>
            <w:r w:rsidR="006A74F0" w:rsidRPr="008B4025">
              <w:rPr>
                <w:rFonts w:asciiTheme="minorBidi" w:hAnsiTheme="minorBidi"/>
              </w:rPr>
              <w:t>s</w:t>
            </w:r>
            <w:r w:rsidRPr="00F544F9">
              <w:rPr>
                <w:rFonts w:asciiTheme="minorBidi" w:hAnsiTheme="minorBidi"/>
              </w:rPr>
              <w:t xml:space="preserve"> a </w:t>
            </w:r>
            <w:r w:rsidR="00F94D09" w:rsidRPr="008B4025">
              <w:rPr>
                <w:rFonts w:asciiTheme="minorBidi" w:hAnsiTheme="minorBidi"/>
              </w:rPr>
              <w:t>particular</w:t>
            </w:r>
            <w:r w:rsidRPr="00F544F9">
              <w:rPr>
                <w:rFonts w:asciiTheme="minorBidi" w:hAnsiTheme="minorBidi"/>
              </w:rPr>
              <w:t xml:space="preserve"> problem – </w:t>
            </w:r>
            <w:r w:rsidRPr="00F544F9">
              <w:rPr>
                <w:rFonts w:asciiTheme="minorBidi" w:hAnsiTheme="minorBidi"/>
                <w:i/>
                <w:iCs/>
              </w:rPr>
              <w:t xml:space="preserve">the </w:t>
            </w:r>
            <w:r w:rsidR="00F94D09" w:rsidRPr="00F544F9">
              <w:rPr>
                <w:rFonts w:asciiTheme="minorBidi" w:hAnsiTheme="minorBidi"/>
                <w:i/>
                <w:iCs/>
              </w:rPr>
              <w:t>municipal climate adapta</w:t>
            </w:r>
            <w:r w:rsidR="00F94D09" w:rsidRPr="008B4025">
              <w:rPr>
                <w:rFonts w:asciiTheme="minorBidi" w:hAnsiTheme="minorBidi"/>
                <w:i/>
                <w:iCs/>
              </w:rPr>
              <w:t>tion</w:t>
            </w:r>
            <w:r w:rsidR="00F94D09" w:rsidRPr="00F544F9">
              <w:rPr>
                <w:rFonts w:asciiTheme="minorBidi" w:hAnsiTheme="minorBidi"/>
                <w:i/>
                <w:iCs/>
              </w:rPr>
              <w:t xml:space="preserve"> </w:t>
            </w:r>
            <w:r w:rsidRPr="00F544F9">
              <w:rPr>
                <w:rFonts w:asciiTheme="minorBidi" w:hAnsiTheme="minorBidi"/>
                <w:i/>
                <w:iCs/>
              </w:rPr>
              <w:t>planning-to</w:t>
            </w:r>
            <w:r w:rsidRPr="008B4025">
              <w:rPr>
                <w:rFonts w:asciiTheme="minorBidi" w:hAnsiTheme="minorBidi"/>
                <w:i/>
                <w:iCs/>
              </w:rPr>
              <w:t>-</w:t>
            </w:r>
            <w:r w:rsidRPr="00F544F9">
              <w:rPr>
                <w:rFonts w:asciiTheme="minorBidi" w:hAnsiTheme="minorBidi"/>
                <w:i/>
                <w:iCs/>
              </w:rPr>
              <w:t>implementa</w:t>
            </w:r>
            <w:r w:rsidRPr="008B4025">
              <w:rPr>
                <w:rFonts w:asciiTheme="minorBidi" w:hAnsiTheme="minorBidi"/>
                <w:i/>
                <w:iCs/>
              </w:rPr>
              <w:t>tion</w:t>
            </w:r>
            <w:r w:rsidRPr="00F544F9">
              <w:rPr>
                <w:rFonts w:asciiTheme="minorBidi" w:hAnsiTheme="minorBidi"/>
                <w:i/>
                <w:iCs/>
              </w:rPr>
              <w:t xml:space="preserve"> gap</w:t>
            </w:r>
            <w:r w:rsidRPr="00F544F9">
              <w:rPr>
                <w:rFonts w:asciiTheme="minorBidi" w:hAnsiTheme="minorBidi"/>
              </w:rPr>
              <w:t xml:space="preserve">. </w:t>
            </w:r>
            <w:r w:rsidR="00A5767E" w:rsidRPr="008B4025">
              <w:rPr>
                <w:rFonts w:asciiTheme="minorBidi" w:hAnsiTheme="minorBidi"/>
              </w:rPr>
              <w:t>We</w:t>
            </w:r>
            <w:r w:rsidRPr="00F544F9">
              <w:rPr>
                <w:rFonts w:asciiTheme="minorBidi" w:hAnsiTheme="minorBidi"/>
              </w:rPr>
              <w:t xml:space="preserve"> ex</w:t>
            </w:r>
            <w:r w:rsidR="00E34FAC" w:rsidRPr="008B4025">
              <w:rPr>
                <w:rFonts w:asciiTheme="minorBidi" w:hAnsiTheme="minorBidi"/>
              </w:rPr>
              <w:t>plore</w:t>
            </w:r>
            <w:r w:rsidRPr="00F544F9">
              <w:rPr>
                <w:rFonts w:asciiTheme="minorBidi" w:hAnsiTheme="minorBidi"/>
              </w:rPr>
              <w:t xml:space="preserve"> the</w:t>
            </w:r>
            <w:r w:rsidR="00BC3F03" w:rsidRPr="008B4025">
              <w:rPr>
                <w:rFonts w:asciiTheme="minorBidi" w:hAnsiTheme="minorBidi"/>
              </w:rPr>
              <w:t xml:space="preserve"> </w:t>
            </w:r>
            <w:r w:rsidRPr="00F544F9">
              <w:rPr>
                <w:rFonts w:asciiTheme="minorBidi" w:hAnsiTheme="minorBidi"/>
              </w:rPr>
              <w:t>circumstances that give rise to th</w:t>
            </w:r>
            <w:r w:rsidR="003E5AB3" w:rsidRPr="008B4025">
              <w:rPr>
                <w:rFonts w:asciiTheme="minorBidi" w:hAnsiTheme="minorBidi"/>
              </w:rPr>
              <w:t>is</w:t>
            </w:r>
            <w:r w:rsidRPr="00F544F9">
              <w:rPr>
                <w:rFonts w:asciiTheme="minorBidi" w:hAnsiTheme="minorBidi"/>
              </w:rPr>
              <w:t xml:space="preserve"> implementa</w:t>
            </w:r>
            <w:r w:rsidR="00BC3F03" w:rsidRPr="008B4025">
              <w:rPr>
                <w:rFonts w:asciiTheme="minorBidi" w:hAnsiTheme="minorBidi"/>
              </w:rPr>
              <w:t>ti</w:t>
            </w:r>
            <w:r w:rsidRPr="00F544F9">
              <w:rPr>
                <w:rFonts w:asciiTheme="minorBidi" w:hAnsiTheme="minorBidi"/>
              </w:rPr>
              <w:t xml:space="preserve">on </w:t>
            </w:r>
            <w:r w:rsidR="00C40CE8" w:rsidRPr="00F544F9">
              <w:rPr>
                <w:rFonts w:asciiTheme="minorBidi" w:hAnsiTheme="minorBidi"/>
              </w:rPr>
              <w:t>gap and</w:t>
            </w:r>
            <w:r w:rsidR="00A5767E" w:rsidRPr="008B4025">
              <w:rPr>
                <w:rFonts w:asciiTheme="minorBidi" w:hAnsiTheme="minorBidi"/>
              </w:rPr>
              <w:t xml:space="preserve"> </w:t>
            </w:r>
            <w:r w:rsidR="00EF0A07">
              <w:rPr>
                <w:rFonts w:asciiTheme="minorBidi" w:hAnsiTheme="minorBidi"/>
              </w:rPr>
              <w:t>offer</w:t>
            </w:r>
            <w:r w:rsidRPr="00F544F9">
              <w:rPr>
                <w:rFonts w:asciiTheme="minorBidi" w:hAnsiTheme="minorBidi"/>
              </w:rPr>
              <w:t xml:space="preserve"> valuable insight </w:t>
            </w:r>
            <w:r w:rsidR="00C40CE8">
              <w:rPr>
                <w:rFonts w:asciiTheme="minorBidi" w:hAnsiTheme="minorBidi"/>
              </w:rPr>
              <w:t>in</w:t>
            </w:r>
            <w:r w:rsidRPr="00F544F9">
              <w:rPr>
                <w:rFonts w:asciiTheme="minorBidi" w:hAnsiTheme="minorBidi"/>
              </w:rPr>
              <w:t xml:space="preserve">to the </w:t>
            </w:r>
            <w:r w:rsidR="008555BF" w:rsidRPr="00F544F9">
              <w:rPr>
                <w:rFonts w:asciiTheme="minorBidi" w:hAnsiTheme="minorBidi"/>
              </w:rPr>
              <w:t>o</w:t>
            </w:r>
            <w:r w:rsidR="008555BF" w:rsidRPr="008B4025">
              <w:rPr>
                <w:rFonts w:asciiTheme="minorBidi" w:hAnsiTheme="minorBidi"/>
              </w:rPr>
              <w:t>ft</w:t>
            </w:r>
            <w:r w:rsidR="008555BF" w:rsidRPr="00F544F9">
              <w:rPr>
                <w:rFonts w:asciiTheme="minorBidi" w:hAnsiTheme="minorBidi"/>
              </w:rPr>
              <w:t>en</w:t>
            </w:r>
            <w:r w:rsidR="008555BF">
              <w:rPr>
                <w:rFonts w:asciiTheme="minorBidi" w:hAnsiTheme="minorBidi"/>
              </w:rPr>
              <w:t>-opaque</w:t>
            </w:r>
            <w:r w:rsidRPr="00F544F9">
              <w:rPr>
                <w:rFonts w:asciiTheme="minorBidi" w:hAnsiTheme="minorBidi"/>
              </w:rPr>
              <w:t xml:space="preserve"> spaces</w:t>
            </w:r>
            <w:r w:rsidR="0024761C" w:rsidRPr="008B4025">
              <w:rPr>
                <w:rFonts w:asciiTheme="minorBidi" w:hAnsiTheme="minorBidi"/>
              </w:rPr>
              <w:t xml:space="preserve"> </w:t>
            </w:r>
            <w:r w:rsidRPr="00F544F9">
              <w:rPr>
                <w:rFonts w:asciiTheme="minorBidi" w:hAnsiTheme="minorBidi"/>
              </w:rPr>
              <w:t xml:space="preserve">in which municipal decision-making </w:t>
            </w:r>
            <w:r w:rsidR="0016221F" w:rsidRPr="00F544F9">
              <w:rPr>
                <w:rFonts w:asciiTheme="minorBidi" w:hAnsiTheme="minorBidi"/>
              </w:rPr>
              <w:t>occurs,</w:t>
            </w:r>
            <w:r w:rsidRPr="00F544F9">
              <w:rPr>
                <w:rFonts w:asciiTheme="minorBidi" w:hAnsiTheme="minorBidi"/>
              </w:rPr>
              <w:t xml:space="preserve"> a</w:t>
            </w:r>
            <w:r w:rsidR="0024761C" w:rsidRPr="008B4025">
              <w:rPr>
                <w:rFonts w:asciiTheme="minorBidi" w:hAnsiTheme="minorBidi"/>
              </w:rPr>
              <w:t>ttenti</w:t>
            </w:r>
            <w:r w:rsidRPr="00F544F9">
              <w:rPr>
                <w:rFonts w:asciiTheme="minorBidi" w:hAnsiTheme="minorBidi"/>
              </w:rPr>
              <w:t>ve to municipal leaders’ mindsets, experiences,</w:t>
            </w:r>
            <w:r w:rsidR="0024761C" w:rsidRPr="008B4025">
              <w:rPr>
                <w:rFonts w:asciiTheme="minorBidi" w:hAnsiTheme="minorBidi"/>
              </w:rPr>
              <w:t xml:space="preserve"> </w:t>
            </w:r>
            <w:r w:rsidRPr="00F544F9">
              <w:rPr>
                <w:rFonts w:asciiTheme="minorBidi" w:hAnsiTheme="minorBidi"/>
              </w:rPr>
              <w:t xml:space="preserve">and the spheres of influence that shape </w:t>
            </w:r>
            <w:r w:rsidR="00E64D6E" w:rsidRPr="008B4025">
              <w:rPr>
                <w:rFonts w:asciiTheme="minorBidi" w:hAnsiTheme="minorBidi"/>
              </w:rPr>
              <w:t xml:space="preserve">adaptation </w:t>
            </w:r>
            <w:r w:rsidR="00BE24DB" w:rsidRPr="008B4025">
              <w:rPr>
                <w:rFonts w:asciiTheme="minorBidi" w:hAnsiTheme="minorBidi"/>
              </w:rPr>
              <w:t>outcomes</w:t>
            </w:r>
            <w:r w:rsidRPr="00F544F9">
              <w:rPr>
                <w:rFonts w:asciiTheme="minorBidi" w:hAnsiTheme="minorBidi"/>
              </w:rPr>
              <w:t xml:space="preserve">. In this way, </w:t>
            </w:r>
            <w:r w:rsidR="0024761C" w:rsidRPr="008B4025">
              <w:rPr>
                <w:rFonts w:asciiTheme="minorBidi" w:hAnsiTheme="minorBidi"/>
              </w:rPr>
              <w:t>our</w:t>
            </w:r>
            <w:r w:rsidRPr="00F544F9">
              <w:rPr>
                <w:rFonts w:asciiTheme="minorBidi" w:hAnsiTheme="minorBidi"/>
              </w:rPr>
              <w:t xml:space="preserve"> research</w:t>
            </w:r>
            <w:r w:rsidR="0024761C" w:rsidRPr="008B4025">
              <w:rPr>
                <w:rFonts w:asciiTheme="minorBidi" w:hAnsiTheme="minorBidi"/>
              </w:rPr>
              <w:t xml:space="preserve"> </w:t>
            </w:r>
            <w:r w:rsidRPr="008B4025">
              <w:rPr>
                <w:rFonts w:asciiTheme="minorBidi" w:hAnsiTheme="minorBidi"/>
              </w:rPr>
              <w:t xml:space="preserve">meaningfully contributes </w:t>
            </w:r>
            <w:r w:rsidR="00685418" w:rsidRPr="008B4025">
              <w:rPr>
                <w:rFonts w:asciiTheme="minorBidi" w:hAnsiTheme="minorBidi"/>
              </w:rPr>
              <w:t xml:space="preserve">new knowledge </w:t>
            </w:r>
            <w:r w:rsidR="00DE29E0" w:rsidRPr="008B4025">
              <w:rPr>
                <w:rFonts w:asciiTheme="minorBidi" w:hAnsiTheme="minorBidi"/>
              </w:rPr>
              <w:t xml:space="preserve">and pragmatic solutions </w:t>
            </w:r>
            <w:r w:rsidRPr="008B4025">
              <w:rPr>
                <w:rFonts w:asciiTheme="minorBidi" w:hAnsiTheme="minorBidi"/>
              </w:rPr>
              <w:t xml:space="preserve">to </w:t>
            </w:r>
            <w:r w:rsidR="00DE29E0" w:rsidRPr="008B4025">
              <w:rPr>
                <w:rFonts w:asciiTheme="minorBidi" w:hAnsiTheme="minorBidi"/>
              </w:rPr>
              <w:t xml:space="preserve">advance </w:t>
            </w:r>
            <w:r w:rsidRPr="008B4025">
              <w:rPr>
                <w:rFonts w:asciiTheme="minorBidi" w:hAnsiTheme="minorBidi"/>
              </w:rPr>
              <w:t xml:space="preserve">an </w:t>
            </w:r>
            <w:r w:rsidR="0024761C" w:rsidRPr="008B4025">
              <w:rPr>
                <w:rFonts w:asciiTheme="minorBidi" w:hAnsiTheme="minorBidi"/>
              </w:rPr>
              <w:t>u</w:t>
            </w:r>
            <w:r w:rsidRPr="008B4025">
              <w:rPr>
                <w:rFonts w:asciiTheme="minorBidi" w:hAnsiTheme="minorBidi"/>
              </w:rPr>
              <w:t>nderexplored but emerging area of in</w:t>
            </w:r>
            <w:r w:rsidR="003E6A9C">
              <w:rPr>
                <w:rFonts w:asciiTheme="minorBidi" w:hAnsiTheme="minorBidi"/>
              </w:rPr>
              <w:t>quiry</w:t>
            </w:r>
            <w:r w:rsidRPr="008B4025">
              <w:rPr>
                <w:rFonts w:asciiTheme="minorBidi" w:hAnsiTheme="minorBidi"/>
              </w:rPr>
              <w:t xml:space="preserve"> </w:t>
            </w:r>
            <w:r w:rsidR="00CA09B2" w:rsidRPr="008B4025">
              <w:rPr>
                <w:rFonts w:asciiTheme="minorBidi" w:hAnsiTheme="minorBidi"/>
              </w:rPr>
              <w:t xml:space="preserve">at the intersection of </w:t>
            </w:r>
            <w:r w:rsidRPr="008B4025">
              <w:rPr>
                <w:rFonts w:asciiTheme="minorBidi" w:hAnsiTheme="minorBidi"/>
              </w:rPr>
              <w:t>global scholarship</w:t>
            </w:r>
            <w:r w:rsidR="00CA09B2" w:rsidRPr="008B4025">
              <w:rPr>
                <w:rFonts w:asciiTheme="minorBidi" w:hAnsiTheme="minorBidi"/>
              </w:rPr>
              <w:t>, policy, and practice</w:t>
            </w:r>
            <w:r w:rsidR="00DE29E0" w:rsidRPr="008B4025">
              <w:rPr>
                <w:rFonts w:asciiTheme="minorBidi" w:hAnsiTheme="minorBidi"/>
              </w:rPr>
              <w:t>.</w:t>
            </w:r>
          </w:p>
          <w:p w14:paraId="20C54973" w14:textId="094C69EA" w:rsidR="002A2906" w:rsidRPr="006108D2" w:rsidRDefault="002A2906" w:rsidP="002A2906">
            <w:pPr>
              <w:rPr>
                <w:rFonts w:asciiTheme="minorBidi" w:hAnsiTheme="minorBidi"/>
              </w:rPr>
            </w:pPr>
          </w:p>
        </w:tc>
      </w:tr>
    </w:tbl>
    <w:p w14:paraId="14574753" w14:textId="77777777" w:rsidR="00B83801" w:rsidRPr="008B4025" w:rsidRDefault="00B83801" w:rsidP="00567065">
      <w:pPr>
        <w:spacing w:after="0"/>
        <w:rPr>
          <w:rFonts w:asciiTheme="minorBidi" w:hAnsiTheme="minorBidi"/>
        </w:rPr>
      </w:pPr>
    </w:p>
    <w:p w14:paraId="10883EB2" w14:textId="77777777" w:rsidR="002A2906" w:rsidRPr="008B4025" w:rsidRDefault="002A2906" w:rsidP="00CE4CC7">
      <w:pPr>
        <w:spacing w:after="0"/>
        <w:rPr>
          <w:rFonts w:asciiTheme="minorBidi" w:hAnsiTheme="minorBidi"/>
        </w:rPr>
      </w:pPr>
    </w:p>
    <w:p w14:paraId="06CB85B8" w14:textId="77777777" w:rsidR="00CA4768" w:rsidRPr="008B4025" w:rsidRDefault="001825D0" w:rsidP="00CA4768">
      <w:pPr>
        <w:spacing w:after="120"/>
        <w:rPr>
          <w:rFonts w:asciiTheme="minorBidi" w:hAnsiTheme="minorBidi"/>
          <w:b/>
          <w:bCs/>
          <w:lang w:val="en-CA"/>
        </w:rPr>
      </w:pPr>
      <w:r w:rsidRPr="008B4025">
        <w:rPr>
          <w:rFonts w:asciiTheme="minorBidi" w:hAnsiTheme="minorBidi"/>
          <w:b/>
          <w:bCs/>
          <w:lang w:val="en-CA"/>
        </w:rPr>
        <w:t>Research funding</w:t>
      </w:r>
    </w:p>
    <w:p w14:paraId="19FE3F12" w14:textId="22948767" w:rsidR="006E0E3F" w:rsidRPr="008B4025" w:rsidRDefault="00CA4768" w:rsidP="00CA4768">
      <w:pPr>
        <w:spacing w:after="120"/>
        <w:rPr>
          <w:rFonts w:asciiTheme="minorBidi" w:hAnsiTheme="minorBidi"/>
        </w:rPr>
      </w:pPr>
      <w:r w:rsidRPr="008B4025">
        <w:rPr>
          <w:rFonts w:asciiTheme="minorBidi" w:hAnsiTheme="minorBidi"/>
          <w:lang w:val="en-CA"/>
        </w:rPr>
        <w:t>T</w:t>
      </w:r>
      <w:r w:rsidR="001825D0" w:rsidRPr="008B4025">
        <w:rPr>
          <w:rFonts w:asciiTheme="minorBidi" w:hAnsiTheme="minorBidi"/>
          <w:lang w:val="en-CA"/>
        </w:rPr>
        <w:t>his</w:t>
      </w:r>
      <w:r w:rsidR="001825D0" w:rsidRPr="008B4025">
        <w:rPr>
          <w:rFonts w:asciiTheme="minorBidi" w:hAnsiTheme="minorBidi"/>
        </w:rPr>
        <w:t xml:space="preserve"> PhD research </w:t>
      </w:r>
      <w:r w:rsidR="00567065" w:rsidRPr="008B4025">
        <w:rPr>
          <w:rFonts w:asciiTheme="minorBidi" w:hAnsiTheme="minorBidi"/>
        </w:rPr>
        <w:t>was</w:t>
      </w:r>
      <w:r w:rsidR="001825D0" w:rsidRPr="008B4025">
        <w:rPr>
          <w:rFonts w:asciiTheme="minorBidi" w:hAnsiTheme="minorBidi"/>
        </w:rPr>
        <w:t xml:space="preserve"> supported through an Australian Government Research Training Program Scholarship and a Natural Hazards Research Australia Scholarship.</w:t>
      </w:r>
    </w:p>
    <w:p w14:paraId="5E27BC13" w14:textId="77777777" w:rsidR="006D551C" w:rsidRPr="008B4025" w:rsidRDefault="006D551C" w:rsidP="00567065">
      <w:pPr>
        <w:spacing w:after="0"/>
        <w:rPr>
          <w:rFonts w:asciiTheme="minorBidi" w:hAnsiTheme="minorBidi"/>
        </w:rPr>
      </w:pPr>
    </w:p>
    <w:p w14:paraId="4DE272B1" w14:textId="6FE267C9" w:rsidR="006D551C" w:rsidRPr="008B4025" w:rsidRDefault="006D551C" w:rsidP="00CE4CC7">
      <w:pPr>
        <w:spacing w:after="120"/>
        <w:rPr>
          <w:rFonts w:asciiTheme="minorBidi" w:hAnsiTheme="minorBidi"/>
          <w:b/>
          <w:bCs/>
          <w:lang w:val="en-CA"/>
        </w:rPr>
      </w:pPr>
      <w:r w:rsidRPr="008B4025">
        <w:rPr>
          <w:rFonts w:asciiTheme="minorBidi" w:hAnsiTheme="minorBidi"/>
          <w:b/>
          <w:bCs/>
          <w:lang w:val="en-CA"/>
        </w:rPr>
        <w:t>References</w:t>
      </w:r>
    </w:p>
    <w:p w14:paraId="7A2F2AE4" w14:textId="77777777" w:rsidR="000B593B" w:rsidRPr="008B4025" w:rsidRDefault="006E0E3F" w:rsidP="000B593B">
      <w:pPr>
        <w:pStyle w:val="EndNoteBibliography"/>
        <w:spacing w:after="0"/>
        <w:ind w:left="720" w:hanging="720"/>
        <w:rPr>
          <w:rFonts w:asciiTheme="minorBidi" w:hAnsiTheme="minorBidi" w:cstheme="minorBidi"/>
        </w:rPr>
      </w:pPr>
      <w:r w:rsidRPr="008B4025">
        <w:rPr>
          <w:rFonts w:asciiTheme="minorBidi" w:hAnsiTheme="minorBidi" w:cstheme="minorBidi"/>
        </w:rPr>
        <w:fldChar w:fldCharType="begin"/>
      </w:r>
      <w:r w:rsidRPr="008B4025">
        <w:rPr>
          <w:rFonts w:asciiTheme="minorBidi" w:hAnsiTheme="minorBidi" w:cstheme="minorBidi"/>
        </w:rPr>
        <w:instrText xml:space="preserve"> ADDIN EN.REFLIST </w:instrText>
      </w:r>
      <w:r w:rsidRPr="008B4025">
        <w:rPr>
          <w:rFonts w:asciiTheme="minorBidi" w:hAnsiTheme="minorBidi" w:cstheme="minorBidi"/>
        </w:rPr>
        <w:fldChar w:fldCharType="separate"/>
      </w:r>
      <w:r w:rsidR="000B593B" w:rsidRPr="008B4025">
        <w:rPr>
          <w:rFonts w:asciiTheme="minorBidi" w:hAnsiTheme="minorBidi" w:cstheme="minorBidi"/>
        </w:rPr>
        <w:t xml:space="preserve">AGUIAR, F. C., BENTZ, J., SILVA, J. M. N., FONSECA, A. L., SWART, R., SANTOS, F. D. &amp; PENHA-LOPES, G. 2018. Adaptation to climate change at local level in Europe: An overview. </w:t>
      </w:r>
      <w:r w:rsidR="000B593B" w:rsidRPr="008B4025">
        <w:rPr>
          <w:rFonts w:asciiTheme="minorBidi" w:hAnsiTheme="minorBidi" w:cstheme="minorBidi"/>
          <w:i/>
        </w:rPr>
        <w:t>Environmental Science &amp; Policy,</w:t>
      </w:r>
      <w:r w:rsidR="000B593B" w:rsidRPr="008B4025">
        <w:rPr>
          <w:rFonts w:asciiTheme="minorBidi" w:hAnsiTheme="minorBidi" w:cstheme="minorBidi"/>
        </w:rPr>
        <w:t xml:space="preserve"> 86</w:t>
      </w:r>
      <w:r w:rsidR="000B593B" w:rsidRPr="008B4025">
        <w:rPr>
          <w:rFonts w:asciiTheme="minorBidi" w:hAnsiTheme="minorBidi" w:cstheme="minorBidi"/>
          <w:b/>
        </w:rPr>
        <w:t>,</w:t>
      </w:r>
      <w:r w:rsidR="000B593B" w:rsidRPr="008B4025">
        <w:rPr>
          <w:rFonts w:asciiTheme="minorBidi" w:hAnsiTheme="minorBidi" w:cstheme="minorBidi"/>
        </w:rPr>
        <w:t xml:space="preserve"> 38-63.</w:t>
      </w:r>
    </w:p>
    <w:p w14:paraId="07963786" w14:textId="77777777" w:rsidR="000B593B" w:rsidRPr="008B4025" w:rsidRDefault="000B593B" w:rsidP="000B593B">
      <w:pPr>
        <w:pStyle w:val="EndNoteBibliography"/>
        <w:spacing w:after="0"/>
        <w:ind w:left="720" w:hanging="720"/>
        <w:rPr>
          <w:rFonts w:asciiTheme="minorBidi" w:hAnsiTheme="minorBidi" w:cstheme="minorBidi"/>
        </w:rPr>
      </w:pPr>
      <w:r w:rsidRPr="008B4025">
        <w:rPr>
          <w:rFonts w:asciiTheme="minorBidi" w:hAnsiTheme="minorBidi" w:cstheme="minorBidi"/>
        </w:rPr>
        <w:t xml:space="preserve">BUSCHMANN, D., KOZIOL, K., BAUSCH, T. &amp; REINHARD, S. 2022. Adaptation to climate change in small German municipalities: Sparse knowledge and weak adaptive capacities. </w:t>
      </w:r>
      <w:r w:rsidRPr="008B4025">
        <w:rPr>
          <w:rFonts w:asciiTheme="minorBidi" w:hAnsiTheme="minorBidi" w:cstheme="minorBidi"/>
          <w:i/>
        </w:rPr>
        <w:t>Natural Resources Forum</w:t>
      </w:r>
      <w:r w:rsidRPr="008B4025">
        <w:rPr>
          <w:rFonts w:asciiTheme="minorBidi" w:hAnsiTheme="minorBidi" w:cstheme="minorBidi"/>
        </w:rPr>
        <w:t>.</w:t>
      </w:r>
    </w:p>
    <w:p w14:paraId="45EB2FD5" w14:textId="77777777" w:rsidR="000B593B" w:rsidRPr="008B4025" w:rsidRDefault="000B593B" w:rsidP="000B593B">
      <w:pPr>
        <w:pStyle w:val="EndNoteBibliography"/>
        <w:spacing w:after="0"/>
        <w:ind w:left="720" w:hanging="720"/>
        <w:rPr>
          <w:rFonts w:asciiTheme="minorBidi" w:hAnsiTheme="minorBidi" w:cstheme="minorBidi"/>
        </w:rPr>
      </w:pPr>
      <w:r w:rsidRPr="008B4025">
        <w:rPr>
          <w:rFonts w:asciiTheme="minorBidi" w:hAnsiTheme="minorBidi" w:cstheme="minorBidi"/>
        </w:rPr>
        <w:t xml:space="preserve">FÜNFGELD, H., FILA, D. &amp; DAHLMANN, H. 2023. Upscaling climate change adaptation in small- and medium-sized municipalities: current barriers and future potentials. </w:t>
      </w:r>
      <w:r w:rsidRPr="008B4025">
        <w:rPr>
          <w:rFonts w:asciiTheme="minorBidi" w:hAnsiTheme="minorBidi" w:cstheme="minorBidi"/>
          <w:i/>
        </w:rPr>
        <w:t>Current Opinion in Environmental Sustainability,</w:t>
      </w:r>
      <w:r w:rsidRPr="008B4025">
        <w:rPr>
          <w:rFonts w:asciiTheme="minorBidi" w:hAnsiTheme="minorBidi" w:cstheme="minorBidi"/>
        </w:rPr>
        <w:t xml:space="preserve"> 61.</w:t>
      </w:r>
    </w:p>
    <w:p w14:paraId="67602687" w14:textId="77777777" w:rsidR="000B593B" w:rsidRPr="008B4025" w:rsidRDefault="000B593B" w:rsidP="000B593B">
      <w:pPr>
        <w:pStyle w:val="EndNoteBibliography"/>
        <w:spacing w:after="0"/>
        <w:ind w:left="720" w:hanging="720"/>
        <w:rPr>
          <w:rFonts w:asciiTheme="minorBidi" w:hAnsiTheme="minorBidi" w:cstheme="minorBidi"/>
        </w:rPr>
      </w:pPr>
      <w:r w:rsidRPr="008B4025">
        <w:rPr>
          <w:rFonts w:asciiTheme="minorBidi" w:hAnsiTheme="minorBidi" w:cstheme="minorBidi"/>
        </w:rPr>
        <w:t xml:space="preserve">PASQUINI, L. 2020. The urban governance of climate change adaptation in least-developed African countries and in small cities: the engagement of local decision-makers in Dar es Salaam, Tanzania, and Karonga, Malawi. </w:t>
      </w:r>
      <w:r w:rsidRPr="008B4025">
        <w:rPr>
          <w:rFonts w:asciiTheme="minorBidi" w:hAnsiTheme="minorBidi" w:cstheme="minorBidi"/>
          <w:i/>
        </w:rPr>
        <w:t>Climate and Development</w:t>
      </w:r>
      <w:r w:rsidRPr="008B4025">
        <w:rPr>
          <w:rFonts w:asciiTheme="minorBidi" w:hAnsiTheme="minorBidi" w:cstheme="minorBidi"/>
        </w:rPr>
        <w:t>.</w:t>
      </w:r>
    </w:p>
    <w:p w14:paraId="191F7D8E" w14:textId="77777777" w:rsidR="000B593B" w:rsidRPr="008B4025" w:rsidRDefault="000B593B" w:rsidP="000B593B">
      <w:pPr>
        <w:pStyle w:val="EndNoteBibliography"/>
        <w:spacing w:after="0"/>
        <w:ind w:left="720" w:hanging="720"/>
        <w:rPr>
          <w:rFonts w:asciiTheme="minorBidi" w:hAnsiTheme="minorBidi" w:cstheme="minorBidi"/>
        </w:rPr>
      </w:pPr>
      <w:r w:rsidRPr="008B4025">
        <w:rPr>
          <w:rFonts w:asciiTheme="minorBidi" w:hAnsiTheme="minorBidi" w:cstheme="minorBidi"/>
        </w:rPr>
        <w:t xml:space="preserve">RECKIEN, D., SALVIA, M., HEIDRICH, O., CHURCH, J. M., PIETRAPERTOSA, F., DE GREGORIO-HURTADO, S., D'ALONZO, V., FOLEY, A., SIMOES, S. G., KRKOŠKA LORENCOVÁ, E., ORRU, H., ORRU, K., WEJS, A., FLACKE, J., OLAZABAL, M., GENELETTI, D., FELIU, E., VASILIE, S., NADOR, C., KROOK-RIEKKOLA, A., MATOSOVIĆ, M., FOKAIDES, P. A., IOANNOU, B. I., FLAMOS, A., SPYRIDAKI, N.-A., BALZAN, M. V., FÜLÖP, O., PASPALDZHIEV, I., GRAFAKOS, S. &amp; DAWSON, R. 2018. How are cities planning to respond to climate change? Assessment of local climate plans from 885 cities in the EU-28. </w:t>
      </w:r>
      <w:r w:rsidRPr="008B4025">
        <w:rPr>
          <w:rFonts w:asciiTheme="minorBidi" w:hAnsiTheme="minorBidi" w:cstheme="minorBidi"/>
          <w:i/>
        </w:rPr>
        <w:t>Journal of Cleaner Production,</w:t>
      </w:r>
      <w:r w:rsidRPr="008B4025">
        <w:rPr>
          <w:rFonts w:asciiTheme="minorBidi" w:hAnsiTheme="minorBidi" w:cstheme="minorBidi"/>
        </w:rPr>
        <w:t xml:space="preserve"> 191</w:t>
      </w:r>
      <w:r w:rsidRPr="008B4025">
        <w:rPr>
          <w:rFonts w:asciiTheme="minorBidi" w:hAnsiTheme="minorBidi" w:cstheme="minorBidi"/>
          <w:b/>
        </w:rPr>
        <w:t>,</w:t>
      </w:r>
      <w:r w:rsidRPr="008B4025">
        <w:rPr>
          <w:rFonts w:asciiTheme="minorBidi" w:hAnsiTheme="minorBidi" w:cstheme="minorBidi"/>
        </w:rPr>
        <w:t xml:space="preserve"> 207-219.</w:t>
      </w:r>
    </w:p>
    <w:p w14:paraId="748A76AA" w14:textId="77777777" w:rsidR="000B593B" w:rsidRPr="008B4025" w:rsidRDefault="000B593B" w:rsidP="000B593B">
      <w:pPr>
        <w:pStyle w:val="EndNoteBibliography"/>
        <w:ind w:left="720" w:hanging="720"/>
        <w:rPr>
          <w:rFonts w:asciiTheme="minorBidi" w:hAnsiTheme="minorBidi" w:cstheme="minorBidi"/>
        </w:rPr>
      </w:pPr>
      <w:r w:rsidRPr="008B4025">
        <w:rPr>
          <w:rFonts w:asciiTheme="minorBidi" w:hAnsiTheme="minorBidi" w:cstheme="minorBidi"/>
        </w:rPr>
        <w:t xml:space="preserve">SLATER, K. R. &amp; ROBINSON, J. B. 2023. Transformational climate actions by cities. </w:t>
      </w:r>
      <w:r w:rsidRPr="008B4025">
        <w:rPr>
          <w:rFonts w:asciiTheme="minorBidi" w:hAnsiTheme="minorBidi" w:cstheme="minorBidi"/>
          <w:i/>
        </w:rPr>
        <w:t>Buildings and Cities,</w:t>
      </w:r>
      <w:r w:rsidRPr="008B4025">
        <w:rPr>
          <w:rFonts w:asciiTheme="minorBidi" w:hAnsiTheme="minorBidi" w:cstheme="minorBidi"/>
        </w:rPr>
        <w:t xml:space="preserve"> 4</w:t>
      </w:r>
      <w:r w:rsidRPr="008B4025">
        <w:rPr>
          <w:rFonts w:asciiTheme="minorBidi" w:hAnsiTheme="minorBidi" w:cstheme="minorBidi"/>
          <w:b/>
        </w:rPr>
        <w:t>,</w:t>
      </w:r>
      <w:r w:rsidRPr="008B4025">
        <w:rPr>
          <w:rFonts w:asciiTheme="minorBidi" w:hAnsiTheme="minorBidi" w:cstheme="minorBidi"/>
        </w:rPr>
        <w:t xml:space="preserve"> 74-82.</w:t>
      </w:r>
    </w:p>
    <w:p w14:paraId="4CFB3BDC" w14:textId="0037A95F" w:rsidR="00846CF3" w:rsidRDefault="006E0E3F" w:rsidP="004E5498">
      <w:pPr>
        <w:rPr>
          <w:rFonts w:asciiTheme="minorBidi" w:hAnsiTheme="minorBidi"/>
        </w:rPr>
      </w:pPr>
      <w:r w:rsidRPr="008B4025">
        <w:rPr>
          <w:rFonts w:asciiTheme="minorBidi" w:hAnsiTheme="minorBidi"/>
        </w:rPr>
        <w:fldChar w:fldCharType="end"/>
      </w:r>
    </w:p>
    <w:sectPr w:rsidR="00846CF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B637AD"/>
    <w:multiLevelType w:val="hybridMultilevel"/>
    <w:tmpl w:val="3B9415F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2CC3172"/>
    <w:multiLevelType w:val="hybridMultilevel"/>
    <w:tmpl w:val="49D601AA"/>
    <w:lvl w:ilvl="0" w:tplc="1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1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118644433">
    <w:abstractNumId w:val="0"/>
  </w:num>
  <w:num w:numId="2" w16cid:durableId="167163501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0zrd5zebvrdxge00z5vv0w1zp0awaae9r2z&quot;&gt;Nina Rogers PhD EndNote Library&lt;record-ids&gt;&lt;item&gt;1855&lt;/item&gt;&lt;item&gt;3553&lt;/item&gt;&lt;item&gt;3659&lt;/item&gt;&lt;item&gt;3663&lt;/item&gt;&lt;item&gt;3764&lt;/item&gt;&lt;item&gt;3799&lt;/item&gt;&lt;/record-ids&gt;&lt;/item&gt;&lt;/Libraries&gt;"/>
  </w:docVars>
  <w:rsids>
    <w:rsidRoot w:val="00080F09"/>
    <w:rsid w:val="0000599B"/>
    <w:rsid w:val="0000630F"/>
    <w:rsid w:val="00011EF0"/>
    <w:rsid w:val="00012D4B"/>
    <w:rsid w:val="00016134"/>
    <w:rsid w:val="0001658A"/>
    <w:rsid w:val="000177DF"/>
    <w:rsid w:val="00023567"/>
    <w:rsid w:val="0003136B"/>
    <w:rsid w:val="00051E4C"/>
    <w:rsid w:val="00064841"/>
    <w:rsid w:val="0006614E"/>
    <w:rsid w:val="0007025F"/>
    <w:rsid w:val="00080913"/>
    <w:rsid w:val="00080F09"/>
    <w:rsid w:val="000857E8"/>
    <w:rsid w:val="000906C5"/>
    <w:rsid w:val="00094163"/>
    <w:rsid w:val="000B1E91"/>
    <w:rsid w:val="000B593B"/>
    <w:rsid w:val="000C5AFE"/>
    <w:rsid w:val="000D1BD9"/>
    <w:rsid w:val="000F09EE"/>
    <w:rsid w:val="000F32D8"/>
    <w:rsid w:val="001102D7"/>
    <w:rsid w:val="001165F7"/>
    <w:rsid w:val="00121C46"/>
    <w:rsid w:val="00137D89"/>
    <w:rsid w:val="00141708"/>
    <w:rsid w:val="00155D1E"/>
    <w:rsid w:val="0016221F"/>
    <w:rsid w:val="00173268"/>
    <w:rsid w:val="001825D0"/>
    <w:rsid w:val="001832E5"/>
    <w:rsid w:val="00184C15"/>
    <w:rsid w:val="001921C9"/>
    <w:rsid w:val="001943C7"/>
    <w:rsid w:val="001947DA"/>
    <w:rsid w:val="001B0B59"/>
    <w:rsid w:val="001B36A2"/>
    <w:rsid w:val="001B6293"/>
    <w:rsid w:val="001C1B5A"/>
    <w:rsid w:val="001C558F"/>
    <w:rsid w:val="001D467E"/>
    <w:rsid w:val="001D7784"/>
    <w:rsid w:val="001E5EB4"/>
    <w:rsid w:val="001F0476"/>
    <w:rsid w:val="001F2513"/>
    <w:rsid w:val="00242401"/>
    <w:rsid w:val="0024761C"/>
    <w:rsid w:val="00254B07"/>
    <w:rsid w:val="00267BA5"/>
    <w:rsid w:val="00276050"/>
    <w:rsid w:val="00280A66"/>
    <w:rsid w:val="00285AFF"/>
    <w:rsid w:val="00294548"/>
    <w:rsid w:val="002A2906"/>
    <w:rsid w:val="002A5C9A"/>
    <w:rsid w:val="002D4C15"/>
    <w:rsid w:val="003034F9"/>
    <w:rsid w:val="00305FF4"/>
    <w:rsid w:val="00310167"/>
    <w:rsid w:val="00317184"/>
    <w:rsid w:val="003312A3"/>
    <w:rsid w:val="00333405"/>
    <w:rsid w:val="0033737B"/>
    <w:rsid w:val="00347C63"/>
    <w:rsid w:val="00352B68"/>
    <w:rsid w:val="003714A2"/>
    <w:rsid w:val="00373AF4"/>
    <w:rsid w:val="003828E4"/>
    <w:rsid w:val="003967CE"/>
    <w:rsid w:val="003974F6"/>
    <w:rsid w:val="003A4B62"/>
    <w:rsid w:val="003B1558"/>
    <w:rsid w:val="003B2D0A"/>
    <w:rsid w:val="003B4497"/>
    <w:rsid w:val="003D0FFF"/>
    <w:rsid w:val="003D23EC"/>
    <w:rsid w:val="003E5AB3"/>
    <w:rsid w:val="003E6A9C"/>
    <w:rsid w:val="003E75BD"/>
    <w:rsid w:val="003F3727"/>
    <w:rsid w:val="003F4CD9"/>
    <w:rsid w:val="004427B4"/>
    <w:rsid w:val="00443C2A"/>
    <w:rsid w:val="00447B93"/>
    <w:rsid w:val="00450D03"/>
    <w:rsid w:val="00453A9F"/>
    <w:rsid w:val="00465157"/>
    <w:rsid w:val="00485260"/>
    <w:rsid w:val="004876F9"/>
    <w:rsid w:val="00491B1C"/>
    <w:rsid w:val="004A3DC4"/>
    <w:rsid w:val="004B4E0C"/>
    <w:rsid w:val="004D6523"/>
    <w:rsid w:val="004D6E34"/>
    <w:rsid w:val="004E4EA7"/>
    <w:rsid w:val="004E5498"/>
    <w:rsid w:val="004E679B"/>
    <w:rsid w:val="004F0806"/>
    <w:rsid w:val="004F21EF"/>
    <w:rsid w:val="004F6767"/>
    <w:rsid w:val="0050548E"/>
    <w:rsid w:val="005107DE"/>
    <w:rsid w:val="005221B9"/>
    <w:rsid w:val="00536DC3"/>
    <w:rsid w:val="00541542"/>
    <w:rsid w:val="00547D61"/>
    <w:rsid w:val="00566875"/>
    <w:rsid w:val="00567065"/>
    <w:rsid w:val="005944FA"/>
    <w:rsid w:val="005B6C79"/>
    <w:rsid w:val="005F7A18"/>
    <w:rsid w:val="006108D2"/>
    <w:rsid w:val="00616E9F"/>
    <w:rsid w:val="006430DD"/>
    <w:rsid w:val="006444EE"/>
    <w:rsid w:val="006473B5"/>
    <w:rsid w:val="006525DB"/>
    <w:rsid w:val="0068271B"/>
    <w:rsid w:val="00685418"/>
    <w:rsid w:val="00693A1A"/>
    <w:rsid w:val="006A74F0"/>
    <w:rsid w:val="006B3AA5"/>
    <w:rsid w:val="006D4738"/>
    <w:rsid w:val="006D551C"/>
    <w:rsid w:val="006E0E3F"/>
    <w:rsid w:val="006E49EF"/>
    <w:rsid w:val="006F235E"/>
    <w:rsid w:val="006F5E60"/>
    <w:rsid w:val="00702350"/>
    <w:rsid w:val="00710AB6"/>
    <w:rsid w:val="00722D4E"/>
    <w:rsid w:val="00731971"/>
    <w:rsid w:val="00740204"/>
    <w:rsid w:val="00757EF2"/>
    <w:rsid w:val="00767E44"/>
    <w:rsid w:val="00772461"/>
    <w:rsid w:val="00774905"/>
    <w:rsid w:val="00780802"/>
    <w:rsid w:val="007B2961"/>
    <w:rsid w:val="007C00FD"/>
    <w:rsid w:val="007C7725"/>
    <w:rsid w:val="007D7881"/>
    <w:rsid w:val="00811553"/>
    <w:rsid w:val="00814D07"/>
    <w:rsid w:val="008202F3"/>
    <w:rsid w:val="0082706A"/>
    <w:rsid w:val="00830A57"/>
    <w:rsid w:val="008341EC"/>
    <w:rsid w:val="00846CF3"/>
    <w:rsid w:val="00853B6D"/>
    <w:rsid w:val="008555BF"/>
    <w:rsid w:val="00855C73"/>
    <w:rsid w:val="0085737F"/>
    <w:rsid w:val="00867D4C"/>
    <w:rsid w:val="00873F2D"/>
    <w:rsid w:val="00875F24"/>
    <w:rsid w:val="00893E73"/>
    <w:rsid w:val="008B4025"/>
    <w:rsid w:val="008C12B8"/>
    <w:rsid w:val="008D17DD"/>
    <w:rsid w:val="008D4BDE"/>
    <w:rsid w:val="008F4B75"/>
    <w:rsid w:val="009062A2"/>
    <w:rsid w:val="009120D9"/>
    <w:rsid w:val="00915E8E"/>
    <w:rsid w:val="00921CA1"/>
    <w:rsid w:val="0092561C"/>
    <w:rsid w:val="00940346"/>
    <w:rsid w:val="00956868"/>
    <w:rsid w:val="00971F2C"/>
    <w:rsid w:val="00981E3B"/>
    <w:rsid w:val="009849D7"/>
    <w:rsid w:val="0098514E"/>
    <w:rsid w:val="00997F8B"/>
    <w:rsid w:val="009A79C2"/>
    <w:rsid w:val="009C2938"/>
    <w:rsid w:val="009C642D"/>
    <w:rsid w:val="009D2971"/>
    <w:rsid w:val="009E3DEC"/>
    <w:rsid w:val="00A11490"/>
    <w:rsid w:val="00A355FA"/>
    <w:rsid w:val="00A37873"/>
    <w:rsid w:val="00A45979"/>
    <w:rsid w:val="00A5767E"/>
    <w:rsid w:val="00A66934"/>
    <w:rsid w:val="00AC0733"/>
    <w:rsid w:val="00AE5D46"/>
    <w:rsid w:val="00B4405C"/>
    <w:rsid w:val="00B46C0B"/>
    <w:rsid w:val="00B7269F"/>
    <w:rsid w:val="00B7649E"/>
    <w:rsid w:val="00B83801"/>
    <w:rsid w:val="00B92B74"/>
    <w:rsid w:val="00BA00EB"/>
    <w:rsid w:val="00BA32AA"/>
    <w:rsid w:val="00BB1469"/>
    <w:rsid w:val="00BB1EFD"/>
    <w:rsid w:val="00BC3F03"/>
    <w:rsid w:val="00BD6771"/>
    <w:rsid w:val="00BE0F49"/>
    <w:rsid w:val="00BE24DB"/>
    <w:rsid w:val="00BE2CE4"/>
    <w:rsid w:val="00C006EA"/>
    <w:rsid w:val="00C02D15"/>
    <w:rsid w:val="00C06CEC"/>
    <w:rsid w:val="00C15C68"/>
    <w:rsid w:val="00C1745D"/>
    <w:rsid w:val="00C36A18"/>
    <w:rsid w:val="00C3714A"/>
    <w:rsid w:val="00C40CE8"/>
    <w:rsid w:val="00C44C6D"/>
    <w:rsid w:val="00C635A2"/>
    <w:rsid w:val="00C71D92"/>
    <w:rsid w:val="00C815AF"/>
    <w:rsid w:val="00C92C17"/>
    <w:rsid w:val="00CA09B2"/>
    <w:rsid w:val="00CA4768"/>
    <w:rsid w:val="00CC090E"/>
    <w:rsid w:val="00CC5B52"/>
    <w:rsid w:val="00CC7E71"/>
    <w:rsid w:val="00CE4CC7"/>
    <w:rsid w:val="00CE5215"/>
    <w:rsid w:val="00CF3A94"/>
    <w:rsid w:val="00D30F18"/>
    <w:rsid w:val="00D36B88"/>
    <w:rsid w:val="00D44BC3"/>
    <w:rsid w:val="00D52BA4"/>
    <w:rsid w:val="00D71347"/>
    <w:rsid w:val="00D77517"/>
    <w:rsid w:val="00D7758E"/>
    <w:rsid w:val="00D97C03"/>
    <w:rsid w:val="00DA25FB"/>
    <w:rsid w:val="00DE29E0"/>
    <w:rsid w:val="00DE4823"/>
    <w:rsid w:val="00DF7E5E"/>
    <w:rsid w:val="00E113E8"/>
    <w:rsid w:val="00E34FAC"/>
    <w:rsid w:val="00E40C9D"/>
    <w:rsid w:val="00E41F80"/>
    <w:rsid w:val="00E44B24"/>
    <w:rsid w:val="00E5199E"/>
    <w:rsid w:val="00E51E28"/>
    <w:rsid w:val="00E52525"/>
    <w:rsid w:val="00E60A4F"/>
    <w:rsid w:val="00E64D6E"/>
    <w:rsid w:val="00E806A8"/>
    <w:rsid w:val="00E83167"/>
    <w:rsid w:val="00EC7A8B"/>
    <w:rsid w:val="00ED4D46"/>
    <w:rsid w:val="00EE7379"/>
    <w:rsid w:val="00EF0A07"/>
    <w:rsid w:val="00EF2DD3"/>
    <w:rsid w:val="00EF7E62"/>
    <w:rsid w:val="00F05A1F"/>
    <w:rsid w:val="00F076DA"/>
    <w:rsid w:val="00F134FA"/>
    <w:rsid w:val="00F24CED"/>
    <w:rsid w:val="00F37C7B"/>
    <w:rsid w:val="00F41D4B"/>
    <w:rsid w:val="00F52B90"/>
    <w:rsid w:val="00F53ED8"/>
    <w:rsid w:val="00F544F9"/>
    <w:rsid w:val="00F573CB"/>
    <w:rsid w:val="00F83115"/>
    <w:rsid w:val="00F94D09"/>
    <w:rsid w:val="00FA3566"/>
    <w:rsid w:val="00FA40C6"/>
    <w:rsid w:val="00FB3B8D"/>
    <w:rsid w:val="00FC3DDE"/>
    <w:rsid w:val="00FD19C5"/>
    <w:rsid w:val="00FD57F2"/>
    <w:rsid w:val="00FE0288"/>
    <w:rsid w:val="00FF59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19B426"/>
  <w15:chartTrackingRefBased/>
  <w15:docId w15:val="{47B238D7-FA8A-48B7-9A8E-30EAFDDDBD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80F0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Revision">
    <w:name w:val="Revision"/>
    <w:hidden/>
    <w:uiPriority w:val="99"/>
    <w:semiHidden/>
    <w:rsid w:val="00080F09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8F4B75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465157"/>
    <w:pPr>
      <w:ind w:left="720"/>
      <w:contextualSpacing/>
    </w:pPr>
  </w:style>
  <w:style w:type="table" w:styleId="TableGrid">
    <w:name w:val="Table Grid"/>
    <w:basedOn w:val="TableNormal"/>
    <w:uiPriority w:val="39"/>
    <w:rsid w:val="006108D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E0E3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E0E3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E0E3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E0E3F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28591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72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3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79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cab52c9b-ab33-4221-8af9-54f8f2b86a80" xsi:nil="true"/>
    <lcf76f155ced4ddcb4097134ff3c332f xmlns="6911e96c-4cc4-42d5-8e43-f93924cf6a05">
      <Terms xmlns="http://schemas.microsoft.com/office/infopath/2007/PartnerControls"/>
    </lcf76f155ced4ddcb4097134ff3c332f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DB0B76CE105D459F58063C0D0B3831" ma:contentTypeVersion="19" ma:contentTypeDescription="Create a new document." ma:contentTypeScope="" ma:versionID="81b82bb6f7620ebbb39a1d5beea1b5ba">
  <xsd:schema xmlns:xsd="http://www.w3.org/2001/XMLSchema" xmlns:xs="http://www.w3.org/2001/XMLSchema" xmlns:p="http://schemas.microsoft.com/office/2006/metadata/properties" xmlns:ns2="6911e96c-4cc4-42d5-8e43-f93924cf6a05" xmlns:ns3="9c8a2b7b-0bee-4c48-b0a6-23db8982d3bc" xmlns:ns4="cab52c9b-ab33-4221-8af9-54f8f2b86a80" targetNamespace="http://schemas.microsoft.com/office/2006/metadata/properties" ma:root="true" ma:fieldsID="f773b1fbeea36af71dfed63160eca7a6" ns2:_="" ns3:_="" ns4:_="">
    <xsd:import namespace="6911e96c-4cc4-42d5-8e43-f93924cf6a05"/>
    <xsd:import namespace="9c8a2b7b-0bee-4c48-b0a6-23db8982d3bc"/>
    <xsd:import namespace="cab52c9b-ab33-4221-8af9-54f8f2b86a8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EventHashCode" minOccurs="0"/>
                <xsd:element ref="ns2:MediaServiceGenerationTime" minOccurs="0"/>
                <xsd:element ref="ns2:MediaServiceAutoKeyPoints" minOccurs="0"/>
                <xsd:element ref="ns2:MediaServiceKeyPoints" minOccurs="0"/>
                <xsd:element ref="ns2:MediaLengthInSeconds" minOccurs="0"/>
                <xsd:element ref="ns2:lcf76f155ced4ddcb4097134ff3c332f" minOccurs="0"/>
                <xsd:element ref="ns4:TaxCatchAll" minOccurs="0"/>
                <xsd:element ref="ns2:MediaServiceObjectDetectorVersions" minOccurs="0"/>
                <xsd:element ref="ns2:MediaServiceSearchProperties" minOccurs="0"/>
                <xsd:element ref="ns2:MediaServiceBilling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911e96c-4cc4-42d5-8e43-f93924cf6a0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df635817-86d4-483c-865d-47556d3f42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BillingMetadata" ma:index="26" nillable="true" ma:displayName="MediaServiceBillingMetadata" ma:hidden="true" ma:internalName="MediaServiceBilling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c8a2b7b-0bee-4c48-b0a6-23db8982d3bc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ab52c9b-ab33-4221-8af9-54f8f2b86a80" elementFormDefault="qualified">
    <xsd:import namespace="http://schemas.microsoft.com/office/2006/documentManagement/types"/>
    <xsd:import namespace="http://schemas.microsoft.com/office/infopath/2007/PartnerControls"/>
    <xsd:element name="TaxCatchAll" ma:index="23" nillable="true" ma:displayName="Taxonomy Catch All Column" ma:hidden="true" ma:list="{1b321a2a-d050-4ca1-b64d-75ec18c39cb6}" ma:internalName="TaxCatchAll" ma:showField="CatchAllData" ma:web="cab52c9b-ab33-4221-8af9-54f8f2b86a8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7ECF5B5F-A599-4AD4-BB0A-E6C50010245F}">
  <ds:schemaRefs>
    <ds:schemaRef ds:uri="cab52c9b-ab33-4221-8af9-54f8f2b86a80"/>
    <ds:schemaRef ds:uri="http://schemas.microsoft.com/office/2006/documentManagement/types"/>
    <ds:schemaRef ds:uri="http://schemas.microsoft.com/office/infopath/2007/PartnerControls"/>
    <ds:schemaRef ds:uri="6911e96c-4cc4-42d5-8e43-f93924cf6a05"/>
    <ds:schemaRef ds:uri="http://www.w3.org/XML/1998/namespace"/>
    <ds:schemaRef ds:uri="http://schemas.openxmlformats.org/package/2006/metadata/core-properties"/>
    <ds:schemaRef ds:uri="9c8a2b7b-0bee-4c48-b0a6-23db8982d3bc"/>
    <ds:schemaRef ds:uri="http://purl.org/dc/terms/"/>
    <ds:schemaRef ds:uri="http://schemas.microsoft.com/office/2006/metadata/properties"/>
    <ds:schemaRef ds:uri="http://purl.org/dc/dcmitype/"/>
    <ds:schemaRef ds:uri="http://purl.org/dc/elements/1.1/"/>
  </ds:schemaRefs>
</ds:datastoreItem>
</file>

<file path=customXml/itemProps2.xml><?xml version="1.0" encoding="utf-8"?>
<ds:datastoreItem xmlns:ds="http://schemas.openxmlformats.org/officeDocument/2006/customXml" ds:itemID="{62C97612-4316-461E-8C7E-5360D57D12C8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74A8E44F-1C59-490E-80EE-819A06981B3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911e96c-4cc4-42d5-8e43-f93924cf6a05"/>
    <ds:schemaRef ds:uri="9c8a2b7b-0bee-4c48-b0a6-23db8982d3bc"/>
    <ds:schemaRef ds:uri="cab52c9b-ab33-4221-8af9-54f8f2b86a8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2</TotalTime>
  <Pages>2</Pages>
  <Words>1193</Words>
  <Characters>6803</Characters>
  <Application>Microsoft Office Word</Application>
  <DocSecurity>0</DocSecurity>
  <Lines>56</Lines>
  <Paragraphs>15</Paragraphs>
  <ScaleCrop>false</ScaleCrop>
  <Company/>
  <LinksUpToDate>false</LinksUpToDate>
  <CharactersWithSpaces>79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na Rogers</dc:creator>
  <cp:keywords/>
  <dc:description/>
  <cp:lastModifiedBy>Bethany Yee</cp:lastModifiedBy>
  <cp:revision>283</cp:revision>
  <dcterms:created xsi:type="dcterms:W3CDTF">2025-01-05T02:15:00Z</dcterms:created>
  <dcterms:modified xsi:type="dcterms:W3CDTF">2025-08-13T01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4DB0B76CE105D459F58063C0D0B3831</vt:lpwstr>
  </property>
  <property fmtid="{D5CDD505-2E9C-101B-9397-08002B2CF9AE}" pid="3" name="MediaServiceImageTags">
    <vt:lpwstr/>
  </property>
</Properties>
</file>